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0692A3" w14:textId="5A7C79B8" w:rsidR="00F27B76" w:rsidRDefault="00F27B76" w:rsidP="00941879">
      <w:pPr>
        <w:spacing w:beforeLines="0" w:before="0" w:line="480" w:lineRule="auto"/>
        <w:ind w:firstLineChars="0" w:firstLine="0"/>
        <w:jc w:val="center"/>
        <w:rPr>
          <w:rFonts w:eastAsia="游明朝"/>
          <w:b/>
          <w:bCs/>
          <w:sz w:val="28"/>
          <w:szCs w:val="28"/>
          <w:lang w:eastAsia="ja-JP"/>
        </w:rPr>
      </w:pPr>
      <w:bookmarkStart w:id="0" w:name="_Hlk129283982"/>
      <w:bookmarkStart w:id="1" w:name="_Toc63787260"/>
      <w:bookmarkEnd w:id="0"/>
      <w:r w:rsidRPr="00EC1C68">
        <w:rPr>
          <w:rFonts w:eastAsia="游明朝"/>
          <w:b/>
          <w:bCs/>
          <w:sz w:val="28"/>
          <w:szCs w:val="28"/>
          <w:lang w:eastAsia="ja-JP"/>
        </w:rPr>
        <w:t>Support Information</w:t>
      </w:r>
    </w:p>
    <w:p w14:paraId="3AF037B3" w14:textId="77777777" w:rsidR="00B97C6E" w:rsidRPr="00A55FF4" w:rsidRDefault="00B97C6E" w:rsidP="00B97C6E">
      <w:pPr>
        <w:spacing w:before="163" w:line="480" w:lineRule="auto"/>
        <w:ind w:rightChars="134" w:right="322" w:firstLine="320"/>
        <w:rPr>
          <w:rFonts w:eastAsia="游明朝"/>
          <w:b/>
          <w:sz w:val="32"/>
          <w:szCs w:val="32"/>
          <w:lang w:eastAsia="ja-JP"/>
        </w:rPr>
      </w:pPr>
      <w:bookmarkStart w:id="2" w:name="_Hlk129283513"/>
      <w:bookmarkEnd w:id="2"/>
      <w:r w:rsidRPr="00A55FF4">
        <w:rPr>
          <w:b/>
          <w:bCs/>
          <w:sz w:val="32"/>
          <w:szCs w:val="32"/>
        </w:rPr>
        <w:t xml:space="preserve">Synthesis </w:t>
      </w:r>
      <w:bookmarkStart w:id="3" w:name="_Hlk96507128"/>
      <w:r w:rsidRPr="00A55FF4">
        <w:rPr>
          <w:b/>
          <w:bCs/>
          <w:sz w:val="32"/>
          <w:szCs w:val="32"/>
        </w:rPr>
        <w:t>of</w:t>
      </w:r>
      <w:r w:rsidRPr="00A55FF4">
        <w:rPr>
          <w:rFonts w:eastAsia="游明朝"/>
          <w:b/>
          <w:sz w:val="32"/>
          <w:szCs w:val="32"/>
        </w:rPr>
        <w:t xml:space="preserve"> crystal</w:t>
      </w:r>
      <w:r w:rsidRPr="00A55FF4">
        <w:rPr>
          <w:rFonts w:eastAsia="游明朝"/>
          <w:b/>
          <w:sz w:val="32"/>
          <w:szCs w:val="32"/>
          <w:lang w:eastAsia="ja-JP"/>
        </w:rPr>
        <w:t>-p</w:t>
      </w:r>
      <w:r w:rsidRPr="00A55FF4">
        <w:rPr>
          <w:rFonts w:eastAsia="游明朝"/>
          <w:b/>
          <w:sz w:val="32"/>
          <w:szCs w:val="32"/>
        </w:rPr>
        <w:t xml:space="preserve">hase </w:t>
      </w:r>
      <w:r w:rsidRPr="00A55FF4">
        <w:rPr>
          <w:rFonts w:eastAsia="游明朝"/>
          <w:b/>
          <w:sz w:val="32"/>
          <w:szCs w:val="32"/>
          <w:lang w:eastAsia="ja-JP"/>
        </w:rPr>
        <w:t>and</w:t>
      </w:r>
      <w:r w:rsidRPr="00A55FF4">
        <w:rPr>
          <w:rFonts w:eastAsia="游明朝"/>
          <w:b/>
          <w:sz w:val="32"/>
          <w:szCs w:val="32"/>
        </w:rPr>
        <w:t xml:space="preserve"> color tunable mixed anion </w:t>
      </w:r>
      <w:r w:rsidRPr="00A55FF4">
        <w:rPr>
          <w:b/>
          <w:sz w:val="32"/>
          <w:szCs w:val="32"/>
        </w:rPr>
        <w:t>c</w:t>
      </w:r>
      <w:r w:rsidRPr="00A55FF4">
        <w:rPr>
          <w:rFonts w:eastAsia="游明朝"/>
          <w:b/>
          <w:sz w:val="32"/>
          <w:szCs w:val="32"/>
        </w:rPr>
        <w:t>o-doped titanium oxides and their controllable photocatalytic activity</w:t>
      </w:r>
      <w:bookmarkEnd w:id="3"/>
    </w:p>
    <w:p w14:paraId="2C95979C" w14:textId="77777777" w:rsidR="00B97C6E" w:rsidRPr="00A55FF4" w:rsidRDefault="00B97C6E" w:rsidP="00B97C6E">
      <w:pPr>
        <w:spacing w:before="163" w:line="480" w:lineRule="auto"/>
        <w:ind w:rightChars="134" w:right="322"/>
        <w:rPr>
          <w:rFonts w:eastAsia="ＭＳ 明朝"/>
          <w:szCs w:val="21"/>
          <w:lang w:eastAsia="ja-JP"/>
        </w:rPr>
      </w:pPr>
      <w:proofErr w:type="spellStart"/>
      <w:r w:rsidRPr="00A55FF4">
        <w:rPr>
          <w:rFonts w:eastAsia="ＭＳ 明朝"/>
          <w:i/>
          <w:iCs/>
          <w:szCs w:val="21"/>
          <w:lang w:eastAsia="ja-JP"/>
        </w:rPr>
        <w:t>Jingdi</w:t>
      </w:r>
      <w:proofErr w:type="spellEnd"/>
      <w:r w:rsidRPr="00A55FF4">
        <w:rPr>
          <w:rFonts w:eastAsia="ＭＳ 明朝"/>
          <w:i/>
          <w:iCs/>
          <w:szCs w:val="21"/>
          <w:lang w:eastAsia="ja-JP"/>
        </w:rPr>
        <w:t xml:space="preserve"> Cao</w:t>
      </w:r>
      <w:r w:rsidRPr="00A55FF4">
        <w:rPr>
          <w:rFonts w:eastAsia="ＭＳ 明朝"/>
          <w:szCs w:val="21"/>
          <w:vertAlign w:val="superscript"/>
          <w:lang w:eastAsia="ja-JP"/>
        </w:rPr>
        <w:t>1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Takuya Hhasegawa</w:t>
      </w:r>
      <w:r w:rsidRPr="00A55FF4">
        <w:rPr>
          <w:rFonts w:eastAsia="ＭＳ 明朝"/>
          <w:szCs w:val="21"/>
          <w:vertAlign w:val="superscript"/>
          <w:lang w:eastAsia="ja-JP"/>
        </w:rPr>
        <w:t>1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Yusuke Asakura</w:t>
      </w:r>
      <w:r w:rsidRPr="00A55FF4">
        <w:rPr>
          <w:rFonts w:eastAsia="ＭＳ 明朝"/>
          <w:szCs w:val="21"/>
          <w:vertAlign w:val="superscript"/>
          <w:lang w:eastAsia="ja-JP"/>
        </w:rPr>
        <w:t>2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Akira Yamakata</w:t>
      </w:r>
      <w:r w:rsidRPr="00A55FF4">
        <w:rPr>
          <w:rFonts w:eastAsia="ＭＳ 明朝"/>
          <w:szCs w:val="21"/>
          <w:vertAlign w:val="superscript"/>
          <w:lang w:eastAsia="ja-JP"/>
        </w:rPr>
        <w:t>3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Peng Sun</w:t>
      </w:r>
      <w:r w:rsidRPr="00A55FF4">
        <w:rPr>
          <w:rFonts w:eastAsia="ＭＳ 明朝"/>
          <w:szCs w:val="21"/>
          <w:vertAlign w:val="superscript"/>
          <w:lang w:eastAsia="ja-JP"/>
        </w:rPr>
        <w:t>1,4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Wenbin Cao</w:t>
      </w:r>
      <w:r w:rsidRPr="00A55FF4">
        <w:rPr>
          <w:rFonts w:eastAsia="ＭＳ 明朝"/>
          <w:szCs w:val="21"/>
          <w:vertAlign w:val="superscript"/>
          <w:lang w:eastAsia="ja-JP"/>
        </w:rPr>
        <w:t>4)</w:t>
      </w:r>
      <w:r w:rsidRPr="00A55FF4">
        <w:rPr>
          <w:rFonts w:eastAsia="ＭＳ 明朝"/>
          <w:szCs w:val="21"/>
          <w:lang w:eastAsia="ja-JP"/>
        </w:rPr>
        <w:t>,</w:t>
      </w:r>
      <w:r w:rsidRPr="00A55FF4">
        <w:rPr>
          <w:rFonts w:eastAsia="ＭＳ 明朝"/>
          <w:i/>
          <w:iCs/>
          <w:szCs w:val="21"/>
          <w:lang w:eastAsia="ja-JP"/>
        </w:rPr>
        <w:t xml:space="preserve"> and Shu Yin</w:t>
      </w:r>
      <w:r w:rsidRPr="00A55FF4">
        <w:rPr>
          <w:rFonts w:eastAsia="ＭＳ 明朝"/>
          <w:szCs w:val="21"/>
          <w:vertAlign w:val="superscript"/>
          <w:lang w:eastAsia="ja-JP"/>
        </w:rPr>
        <w:t>1,5),</w:t>
      </w:r>
      <w:r w:rsidRPr="00A55FF4">
        <w:rPr>
          <w:rFonts w:eastAsia="ＭＳ 明朝"/>
          <w:szCs w:val="21"/>
          <w:vertAlign w:val="superscript"/>
          <w:lang w:eastAsia="ja-JP"/>
        </w:rPr>
        <w:sym w:font="Wingdings" w:char="F02A"/>
      </w:r>
    </w:p>
    <w:p w14:paraId="01E5FD63" w14:textId="664A098F" w:rsidR="00B97C6E" w:rsidRPr="00A55FF4" w:rsidRDefault="00B97C6E" w:rsidP="00B97C6E">
      <w:pPr>
        <w:pStyle w:val="Default"/>
        <w:spacing w:before="326" w:line="276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A55FF4">
        <w:rPr>
          <w:rFonts w:ascii="Times New Roman" w:eastAsia="ＭＳ 明朝" w:hAnsi="Times New Roman" w:cs="Times New Roman"/>
          <w:color w:val="auto"/>
          <w:sz w:val="22"/>
          <w:szCs w:val="22"/>
          <w:lang w:eastAsia="ja-JP"/>
        </w:rPr>
        <w:t>1)</w:t>
      </w:r>
      <w:r w:rsidRPr="00A55FF4">
        <w:rPr>
          <w:rFonts w:ascii="Times New Roman" w:hAnsi="Times New Roman" w:cs="Times New Roman"/>
          <w:i/>
          <w:iCs/>
          <w:color w:val="auto"/>
          <w:sz w:val="22"/>
          <w:szCs w:val="22"/>
        </w:rPr>
        <w:t xml:space="preserve"> </w:t>
      </w:r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Institute of Multidisciplinary Research for Advanced Materials, Tohoku University </w:t>
      </w:r>
      <w:bookmarkStart w:id="4" w:name="_Hlk124671783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2-1-1, 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Katahira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, Aoba-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ku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, 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Senda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980-8577</w:t>
      </w:r>
      <w:bookmarkEnd w:id="4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,</w:t>
      </w:r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Japan</w:t>
      </w:r>
    </w:p>
    <w:p w14:paraId="6F367DE7" w14:textId="4B55DD8B" w:rsidR="00B97C6E" w:rsidRPr="00A55FF4" w:rsidRDefault="00B97C6E" w:rsidP="00B97C6E">
      <w:pPr>
        <w:pStyle w:val="Default"/>
        <w:spacing w:before="326" w:line="276" w:lineRule="auto"/>
        <w:jc w:val="both"/>
        <w:rPr>
          <w:rFonts w:ascii="Times New Roman" w:eastAsiaTheme="minorEastAsia" w:hAnsi="Times New Roman" w:cs="Times New Roman"/>
          <w:color w:val="auto"/>
          <w:sz w:val="22"/>
          <w:szCs w:val="22"/>
        </w:rPr>
      </w:pPr>
      <w:r w:rsidRPr="00A55FF4">
        <w:rPr>
          <w:rFonts w:ascii="Times New Roman" w:eastAsia="ＭＳ 明朝" w:hAnsi="Times New Roman" w:cs="Times New Roman"/>
          <w:color w:val="auto"/>
          <w:sz w:val="22"/>
          <w:szCs w:val="22"/>
          <w:lang w:eastAsia="ja-JP"/>
        </w:rPr>
        <w:t>2)</w:t>
      </w:r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proofErr w:type="spellStart"/>
      <w:r w:rsidRPr="00A55FF4">
        <w:rPr>
          <w:rFonts w:ascii="Times New Roman" w:hAnsi="Times New Roman" w:cs="Times New Roman"/>
          <w:color w:val="auto"/>
          <w:sz w:val="22"/>
          <w:szCs w:val="22"/>
        </w:rPr>
        <w:t>Kagami</w:t>
      </w:r>
      <w:proofErr w:type="spellEnd"/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Memorial Research Institute for Materials Science and Technology, </w:t>
      </w:r>
      <w:proofErr w:type="spellStart"/>
      <w:r w:rsidRPr="00A55FF4">
        <w:rPr>
          <w:rFonts w:ascii="Times New Roman" w:hAnsi="Times New Roman" w:cs="Times New Roman"/>
          <w:color w:val="auto"/>
          <w:sz w:val="22"/>
          <w:szCs w:val="22"/>
        </w:rPr>
        <w:t>Waseda</w:t>
      </w:r>
      <w:proofErr w:type="spellEnd"/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University 2-8-26, Nishi-</w:t>
      </w:r>
      <w:proofErr w:type="spellStart"/>
      <w:r w:rsidRPr="00A55FF4">
        <w:rPr>
          <w:rFonts w:ascii="Times New Roman" w:hAnsi="Times New Roman" w:cs="Times New Roman"/>
          <w:color w:val="auto"/>
          <w:sz w:val="22"/>
          <w:szCs w:val="22"/>
        </w:rPr>
        <w:t>waseda</w:t>
      </w:r>
      <w:proofErr w:type="spellEnd"/>
      <w:r w:rsidRPr="00A55FF4">
        <w:rPr>
          <w:rFonts w:ascii="Times New Roman" w:hAnsi="Times New Roman" w:cs="Times New Roman"/>
          <w:color w:val="auto"/>
          <w:sz w:val="22"/>
          <w:szCs w:val="22"/>
        </w:rPr>
        <w:t>, Shinju-</w:t>
      </w:r>
      <w:proofErr w:type="spellStart"/>
      <w:r w:rsidRPr="00A55FF4">
        <w:rPr>
          <w:rFonts w:ascii="Times New Roman" w:hAnsi="Times New Roman" w:cs="Times New Roman"/>
          <w:color w:val="auto"/>
          <w:sz w:val="22"/>
          <w:szCs w:val="22"/>
        </w:rPr>
        <w:t>ku</w:t>
      </w:r>
      <w:proofErr w:type="spellEnd"/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169-0051, Japan</w:t>
      </w:r>
    </w:p>
    <w:p w14:paraId="1888F6F1" w14:textId="7D13F962" w:rsidR="00B97C6E" w:rsidRPr="00A55FF4" w:rsidRDefault="00B97C6E" w:rsidP="00B97C6E">
      <w:pPr>
        <w:pStyle w:val="Default"/>
        <w:spacing w:before="326" w:line="276" w:lineRule="auto"/>
        <w:jc w:val="both"/>
        <w:rPr>
          <w:rFonts w:ascii="Times New Roman" w:eastAsiaTheme="minorEastAsia" w:hAnsi="Times New Roman" w:cs="Times New Roman"/>
          <w:color w:val="auto"/>
          <w:sz w:val="22"/>
          <w:szCs w:val="22"/>
        </w:rPr>
      </w:pPr>
      <w:r w:rsidRPr="00A55FF4">
        <w:rPr>
          <w:rFonts w:ascii="Times New Roman" w:eastAsia="ＭＳ 明朝" w:hAnsi="Times New Roman" w:cs="Times New Roman"/>
          <w:color w:val="auto"/>
          <w:sz w:val="22"/>
          <w:szCs w:val="22"/>
          <w:lang w:eastAsia="ja-JP"/>
        </w:rPr>
        <w:t>3)</w:t>
      </w:r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 xml:space="preserve"> </w:t>
      </w:r>
      <w:r w:rsidRPr="00A55FF4">
        <w:rPr>
          <w:rFonts w:ascii="Times New Roman" w:eastAsiaTheme="minorEastAsia" w:hAnsi="Times New Roman" w:cs="Times New Roman"/>
          <w:color w:val="auto"/>
          <w:sz w:val="22"/>
          <w:szCs w:val="22"/>
        </w:rPr>
        <w:t>Graduate School of Natural Science and Technology,</w:t>
      </w:r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 xml:space="preserve"> </w:t>
      </w:r>
      <w:r w:rsidRPr="00A55FF4">
        <w:rPr>
          <w:rFonts w:ascii="Times New Roman" w:eastAsiaTheme="minorEastAsia" w:hAnsi="Times New Roman" w:cs="Times New Roman"/>
          <w:color w:val="auto"/>
          <w:sz w:val="22"/>
          <w:szCs w:val="22"/>
        </w:rPr>
        <w:t>Okayama University</w:t>
      </w:r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,</w:t>
      </w:r>
      <w:r w:rsidRPr="00A55FF4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3-1-1, Tsushima-</w:t>
      </w:r>
      <w:proofErr w:type="spellStart"/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naka</w:t>
      </w:r>
      <w:proofErr w:type="spellEnd"/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, Kita-</w:t>
      </w:r>
      <w:proofErr w:type="spellStart"/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ku</w:t>
      </w:r>
      <w:proofErr w:type="spellEnd"/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, Okayama</w:t>
      </w:r>
      <w:r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 xml:space="preserve"> </w:t>
      </w:r>
      <w:r w:rsidRPr="00A55FF4">
        <w:rPr>
          <w:rFonts w:ascii="Times New Roman" w:eastAsia="游明朝" w:hAnsi="Times New Roman" w:cs="Times New Roman"/>
          <w:color w:val="auto"/>
          <w:sz w:val="22"/>
          <w:szCs w:val="22"/>
          <w:lang w:eastAsia="ja-JP"/>
        </w:rPr>
        <w:t>700-8530,</w:t>
      </w:r>
      <w:r w:rsidRPr="00A55FF4">
        <w:rPr>
          <w:rFonts w:ascii="Times New Roman" w:eastAsiaTheme="minorEastAsia" w:hAnsi="Times New Roman" w:cs="Times New Roman"/>
          <w:color w:val="auto"/>
          <w:sz w:val="22"/>
          <w:szCs w:val="22"/>
        </w:rPr>
        <w:t xml:space="preserve"> Japan</w:t>
      </w:r>
    </w:p>
    <w:p w14:paraId="597634DF" w14:textId="60FB18E8" w:rsidR="00B97C6E" w:rsidRPr="00A55FF4" w:rsidRDefault="00B97C6E" w:rsidP="00B97C6E">
      <w:pPr>
        <w:pStyle w:val="Default"/>
        <w:spacing w:before="326" w:line="276" w:lineRule="auto"/>
        <w:ind w:left="220" w:hangingChars="100" w:hanging="220"/>
        <w:jc w:val="both"/>
        <w:rPr>
          <w:rFonts w:ascii="Times New Roman" w:eastAsiaTheme="minorEastAsia" w:hAnsi="Times New Roman" w:cs="Times New Roman"/>
          <w:color w:val="auto"/>
          <w:sz w:val="22"/>
          <w:szCs w:val="22"/>
        </w:rPr>
      </w:pPr>
      <w:r w:rsidRPr="00A55FF4">
        <w:rPr>
          <w:rFonts w:ascii="Times New Roman" w:eastAsia="ＭＳ 明朝" w:hAnsi="Times New Roman" w:cs="Times New Roman"/>
          <w:color w:val="auto"/>
          <w:sz w:val="22"/>
          <w:szCs w:val="22"/>
          <w:lang w:eastAsia="ja-JP"/>
        </w:rPr>
        <w:t>4)</w:t>
      </w:r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University of Science and Technology Beijing, 30 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Xueyuanlu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, 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Haidian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District, Beijing </w:t>
      </w:r>
      <w:r w:rsidRPr="00A55FF4">
        <w:rPr>
          <w:rFonts w:ascii="Times New Roman" w:eastAsiaTheme="minorEastAsia" w:hAnsi="Times New Roman" w:cs="Times New Roman"/>
          <w:color w:val="auto"/>
          <w:sz w:val="22"/>
          <w:szCs w:val="22"/>
        </w:rPr>
        <w:t>100083</w:t>
      </w:r>
      <w:r w:rsidRPr="00A55FF4">
        <w:rPr>
          <w:rFonts w:ascii="Times New Roman" w:eastAsiaTheme="minorEastAsia" w:hAnsi="Times New Roman" w:cs="Times New Roman" w:hint="eastAsia"/>
          <w:color w:val="auto"/>
          <w:sz w:val="22"/>
          <w:szCs w:val="22"/>
        </w:rPr>
        <w:t>,</w:t>
      </w:r>
      <w:r w:rsidRPr="00A55FF4">
        <w:rPr>
          <w:rFonts w:ascii="Times New Roman" w:eastAsiaTheme="minorEastAsia" w:hAnsi="Times New Roman" w:cs="Times New Roman"/>
          <w:color w:val="auto"/>
          <w:sz w:val="22"/>
          <w:szCs w:val="22"/>
        </w:rPr>
        <w:t xml:space="preserve"> </w:t>
      </w:r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China</w:t>
      </w:r>
    </w:p>
    <w:p w14:paraId="26D72721" w14:textId="44F5CDA4" w:rsidR="00B97C6E" w:rsidRDefault="00B97C6E" w:rsidP="00B97C6E">
      <w:pPr>
        <w:pStyle w:val="Default"/>
        <w:spacing w:before="326" w:line="276" w:lineRule="auto"/>
        <w:jc w:val="both"/>
        <w:rPr>
          <w:rFonts w:ascii="Times New Roman" w:eastAsia="ＭＳ ゴシック" w:hAnsi="Times New Roman" w:cs="Times New Roman"/>
          <w:color w:val="auto"/>
          <w:sz w:val="22"/>
          <w:szCs w:val="22"/>
        </w:rPr>
      </w:pPr>
      <w:r w:rsidRPr="00A55FF4">
        <w:rPr>
          <w:rFonts w:ascii="Times New Roman" w:eastAsia="ＭＳ 明朝" w:hAnsi="Times New Roman" w:cs="Times New Roman"/>
          <w:color w:val="auto"/>
          <w:sz w:val="22"/>
          <w:szCs w:val="22"/>
          <w:lang w:eastAsia="ja-JP"/>
        </w:rPr>
        <w:t>5)</w:t>
      </w:r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Advanced Institute for Materials Research</w:t>
      </w:r>
      <w:r w:rsidRPr="00A55FF4">
        <w:rPr>
          <w:rFonts w:ascii="Times New Roman" w:hAnsi="Times New Roman" w:cs="Times New Roman"/>
          <w:color w:val="auto"/>
          <w:sz w:val="22"/>
          <w:szCs w:val="22"/>
          <w:lang w:bidi="ar"/>
        </w:rPr>
        <w:t xml:space="preserve"> (WPI-AIMR),</w:t>
      </w:r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Tohoku University 2-1-1, 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Katahira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, Aoba-</w:t>
      </w:r>
      <w:proofErr w:type="spellStart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ku</w:t>
      </w:r>
      <w:proofErr w:type="spellEnd"/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, Sendai</w:t>
      </w:r>
      <w:r>
        <w:rPr>
          <w:rFonts w:ascii="Times New Roman" w:eastAsia="ＭＳ ゴシック" w:hAnsi="Times New Roman" w:cs="Times New Roman"/>
          <w:color w:val="auto"/>
          <w:sz w:val="22"/>
          <w:szCs w:val="22"/>
        </w:rPr>
        <w:t xml:space="preserve"> </w:t>
      </w:r>
      <w:r w:rsidRPr="00A55FF4">
        <w:rPr>
          <w:rFonts w:ascii="Times New Roman" w:eastAsia="ＭＳ ゴシック" w:hAnsi="Times New Roman" w:cs="Times New Roman"/>
          <w:color w:val="auto"/>
          <w:sz w:val="22"/>
          <w:szCs w:val="22"/>
        </w:rPr>
        <w:t>980-8577, Japan</w:t>
      </w:r>
    </w:p>
    <w:p w14:paraId="24DED749" w14:textId="3C05D97F" w:rsidR="004E572E" w:rsidRDefault="004E572E" w:rsidP="00B97C6E">
      <w:pPr>
        <w:pStyle w:val="Default"/>
        <w:spacing w:before="326" w:line="276" w:lineRule="auto"/>
        <w:jc w:val="both"/>
        <w:rPr>
          <w:rFonts w:ascii="Times New Roman" w:eastAsia="ＭＳ ゴシック" w:hAnsi="Times New Roman" w:cs="Times New Roman"/>
          <w:color w:val="auto"/>
          <w:sz w:val="22"/>
          <w:szCs w:val="22"/>
        </w:rPr>
      </w:pPr>
    </w:p>
    <w:p w14:paraId="4775A6B7" w14:textId="77777777" w:rsidR="004E572E" w:rsidRPr="004E572E" w:rsidRDefault="004E572E" w:rsidP="00B97C6E">
      <w:pPr>
        <w:pStyle w:val="Default"/>
        <w:spacing w:before="326" w:line="276" w:lineRule="auto"/>
        <w:jc w:val="both"/>
        <w:rPr>
          <w:rFonts w:ascii="Times New Roman" w:eastAsia="ＭＳ ゴシック" w:hAnsi="Times New Roman" w:cs="Times New Roman"/>
          <w:color w:val="auto"/>
          <w:sz w:val="22"/>
          <w:szCs w:val="22"/>
        </w:rPr>
      </w:pPr>
    </w:p>
    <w:p w14:paraId="745672FD" w14:textId="77777777" w:rsidR="00B97C6E" w:rsidRDefault="00F44F29" w:rsidP="00941879">
      <w:pPr>
        <w:spacing w:beforeLines="0" w:before="0" w:line="480" w:lineRule="auto"/>
        <w:ind w:firstLineChars="0" w:firstLine="0"/>
        <w:jc w:val="center"/>
        <w:rPr>
          <w:rFonts w:eastAsia="游明朝"/>
          <w:b/>
          <w:bCs/>
          <w:sz w:val="28"/>
          <w:szCs w:val="28"/>
          <w:lang w:eastAsia="ja-JP"/>
        </w:rPr>
      </w:pPr>
      <w:r w:rsidRPr="00EC1C68">
        <w:rPr>
          <w:noProof/>
        </w:rPr>
        <w:lastRenderedPageBreak/>
        <w:drawing>
          <wp:inline distT="0" distB="0" distL="0" distR="0" wp14:anchorId="296FC474" wp14:editId="378F4F5F">
            <wp:extent cx="3832532" cy="2724150"/>
            <wp:effectExtent l="0" t="0" r="0" b="0"/>
            <wp:docPr id="57" name="图片 57" descr="ダイアグラム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图片 57" descr="ダイアグラム&#10;&#10;自動的に生成された説明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2532" cy="272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1"/>
    <w:p w14:paraId="7D79AA22" w14:textId="3E0D669D" w:rsidR="00E1348D" w:rsidRPr="00EC1C68" w:rsidRDefault="00E1348D" w:rsidP="00BC0A62">
      <w:pPr>
        <w:pStyle w:val="System"/>
        <w:spacing w:before="163" w:line="320" w:lineRule="exact"/>
        <w:rPr>
          <w:rFonts w:ascii="Times New Roman" w:hAnsi="Times New Roman" w:cs="Times New Roman"/>
          <w:sz w:val="24"/>
          <w:szCs w:val="24"/>
        </w:rPr>
      </w:pPr>
      <w:r w:rsidRPr="00EC1C68">
        <w:rPr>
          <w:rFonts w:ascii="Times New Roman" w:hAnsi="Times New Roman" w:cs="Times New Roman"/>
          <w:sz w:val="24"/>
          <w:szCs w:val="24"/>
        </w:rPr>
        <w:t>Scheme S1</w:t>
      </w:r>
      <w:r w:rsidR="00B97C6E">
        <w:rPr>
          <w:rFonts w:ascii="Times New Roman" w:hAnsi="Times New Roman" w:cs="Times New Roman" w:hint="eastAsia"/>
          <w:sz w:val="24"/>
          <w:szCs w:val="24"/>
        </w:rPr>
        <w:t>.</w:t>
      </w:r>
      <w:r w:rsidRPr="00EC1C68">
        <w:rPr>
          <w:rFonts w:ascii="Times New Roman" w:hAnsi="Times New Roman" w:cs="Times New Roman"/>
          <w:sz w:val="24"/>
          <w:szCs w:val="24"/>
        </w:rPr>
        <w:t xml:space="preserve"> </w:t>
      </w:r>
      <w:r w:rsidRPr="00EC1C68">
        <w:rPr>
          <w:rFonts w:ascii="Times New Roman" w:hAnsi="Times New Roman" w:cs="Times New Roman"/>
          <w:b w:val="0"/>
          <w:bCs w:val="0"/>
          <w:sz w:val="24"/>
          <w:szCs w:val="24"/>
        </w:rPr>
        <w:t>Synthesis flow chart for B and N co-doped TiO</w:t>
      </w:r>
      <w:r w:rsidRPr="00EC1C68">
        <w:rPr>
          <w:rFonts w:ascii="Times New Roman" w:hAnsi="Times New Roman" w:cs="Times New Roman"/>
          <w:b w:val="0"/>
          <w:bCs w:val="0"/>
          <w:sz w:val="24"/>
          <w:szCs w:val="24"/>
          <w:vertAlign w:val="subscript"/>
        </w:rPr>
        <w:t>2</w:t>
      </w:r>
      <w:r w:rsidRPr="00EC1C68">
        <w:rPr>
          <w:rFonts w:ascii="Times New Roman" w:hAnsi="Times New Roman" w:cs="Times New Roman"/>
          <w:b w:val="0"/>
          <w:bCs w:val="0"/>
          <w:sz w:val="24"/>
          <w:szCs w:val="24"/>
        </w:rPr>
        <w:t>.</w:t>
      </w:r>
    </w:p>
    <w:p w14:paraId="45C49A1F" w14:textId="501EC330" w:rsidR="00F44F29" w:rsidRDefault="00F44F29" w:rsidP="004E572E">
      <w:pPr>
        <w:pStyle w:val="Scheme"/>
      </w:pPr>
      <w:r w:rsidRPr="00EC1C68">
        <w:drawing>
          <wp:anchor distT="0" distB="0" distL="114300" distR="114300" simplePos="0" relativeHeight="251657216" behindDoc="1" locked="0" layoutInCell="1" allowOverlap="1" wp14:anchorId="3BE398AF" wp14:editId="6909C131">
            <wp:simplePos x="0" y="0"/>
            <wp:positionH relativeFrom="column">
              <wp:posOffset>220980</wp:posOffset>
            </wp:positionH>
            <wp:positionV relativeFrom="paragraph">
              <wp:posOffset>100330</wp:posOffset>
            </wp:positionV>
            <wp:extent cx="5485130" cy="2901315"/>
            <wp:effectExtent l="0" t="0" r="1270" b="0"/>
            <wp:wrapTight wrapText="bothSides">
              <wp:wrapPolygon edited="0">
                <wp:start x="0" y="0"/>
                <wp:lineTo x="0" y="21416"/>
                <wp:lineTo x="21530" y="21416"/>
                <wp:lineTo x="21530" y="0"/>
                <wp:lineTo x="0" y="0"/>
              </wp:wrapPolygon>
            </wp:wrapTight>
            <wp:docPr id="9" name="図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5130" cy="2901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03B8B96" w14:textId="4732DE74" w:rsidR="00BC0A62" w:rsidRPr="00EC1C68" w:rsidRDefault="00F27B76" w:rsidP="004E572E">
      <w:pPr>
        <w:pStyle w:val="Scheme"/>
      </w:pPr>
      <w:r w:rsidRPr="00EC1C68">
        <w:rPr>
          <w:b/>
          <w:bCs/>
        </w:rPr>
        <w:t>Scheme S</w:t>
      </w:r>
      <w:r w:rsidR="00E1348D" w:rsidRPr="00EC1C68">
        <w:rPr>
          <w:b/>
          <w:bCs/>
        </w:rPr>
        <w:t>2</w:t>
      </w:r>
      <w:r w:rsidR="00B97C6E">
        <w:rPr>
          <w:b/>
          <w:bCs/>
        </w:rPr>
        <w:t>.</w:t>
      </w:r>
      <w:r w:rsidRPr="00EC1C68">
        <w:t xml:space="preserve"> The schematic light-driven NO decomposition system.</w:t>
      </w:r>
    </w:p>
    <w:p w14:paraId="78964059" w14:textId="2C154224" w:rsidR="00BC0A62" w:rsidRPr="00EC1C68" w:rsidRDefault="00BC0A62" w:rsidP="004E572E">
      <w:pPr>
        <w:pStyle w:val="a5"/>
      </w:pPr>
      <w:bookmarkStart w:id="5" w:name="_Ref61001656"/>
    </w:p>
    <w:p w14:paraId="26B73017" w14:textId="2E830901" w:rsidR="00BC0A62" w:rsidRPr="00EC1C68" w:rsidRDefault="00BC0A62" w:rsidP="00BC0A62">
      <w:pPr>
        <w:spacing w:before="163"/>
      </w:pPr>
    </w:p>
    <w:p w14:paraId="29C510D4" w14:textId="77777777" w:rsidR="00FE42F7" w:rsidRDefault="00FE42F7" w:rsidP="00BC0A62">
      <w:pPr>
        <w:spacing w:before="163"/>
      </w:pPr>
    </w:p>
    <w:p w14:paraId="082365DE" w14:textId="77777777" w:rsidR="00FE42F7" w:rsidRDefault="00FE42F7" w:rsidP="00BC0A62">
      <w:pPr>
        <w:spacing w:before="163"/>
      </w:pPr>
    </w:p>
    <w:p w14:paraId="1E1D182D" w14:textId="09619C53" w:rsidR="00BC0A62" w:rsidRPr="00EC1C68" w:rsidRDefault="00BC0A62" w:rsidP="00BC0A62">
      <w:pPr>
        <w:spacing w:before="163"/>
      </w:pPr>
      <w:r w:rsidRPr="00EC1C68">
        <w:rPr>
          <w:rFonts w:eastAsia="ＭＳ 明朝"/>
          <w:strike/>
          <w:noProof/>
          <w:kern w:val="0"/>
        </w:rPr>
        <mc:AlternateContent>
          <mc:Choice Requires="wpg">
            <w:drawing>
              <wp:inline distT="0" distB="0" distL="0" distR="0" wp14:anchorId="34535E1C" wp14:editId="33BAE702">
                <wp:extent cx="5342890" cy="1248410"/>
                <wp:effectExtent l="0" t="0" r="0" b="8890"/>
                <wp:docPr id="4" name="グループ化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42890" cy="1248410"/>
                          <a:chOff x="0" y="0"/>
                          <a:chExt cx="5342890" cy="1248410"/>
                        </a:xfrm>
                      </wpg:grpSpPr>
                      <pic:pic xmlns:pic="http://schemas.openxmlformats.org/drawingml/2006/picture">
                        <pic:nvPicPr>
                          <pic:cNvPr id="1" name="図 1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68580" y="0"/>
                            <a:ext cx="5274310" cy="12484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17" name="テキスト ボックス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5240"/>
                            <a:ext cx="4503420" cy="2527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797276D" w14:textId="77777777" w:rsidR="00BC0A62" w:rsidRPr="00173D77" w:rsidRDefault="00BC0A62" w:rsidP="00BC0A62">
                              <w:pPr>
                                <w:pStyle w:val="afd"/>
                                <w:widowControl w:val="0"/>
                                <w:numPr>
                                  <w:ilvl w:val="0"/>
                                  <w:numId w:val="17"/>
                                </w:numPr>
                                <w:spacing w:beforeLines="0" w:before="0" w:line="240" w:lineRule="exact"/>
                                <w:ind w:leftChars="0" w:left="357" w:firstLineChars="0" w:hanging="357"/>
                                <w:rPr>
                                  <w:b/>
                                  <w:bCs/>
                                  <w:color w:val="FFFFFF"/>
                                  <w:sz w:val="28"/>
                                  <w:szCs w:val="32"/>
                                </w:rPr>
                              </w:pPr>
                              <w:r w:rsidRPr="00173D77">
                                <w:rPr>
                                  <w:rFonts w:eastAsia="ＭＳ 明朝"/>
                                  <w:b/>
                                  <w:bCs/>
                                  <w:color w:val="FFFFFF"/>
                                  <w:sz w:val="28"/>
                                  <w:szCs w:val="32"/>
                                  <w:lang w:eastAsia="ja-JP"/>
                                </w:rPr>
                                <w:t xml:space="preserve">                   (b)      </w:t>
                              </w:r>
                              <w:r>
                                <w:rPr>
                                  <w:rFonts w:eastAsia="ＭＳ 明朝"/>
                                  <w:b/>
                                  <w:bCs/>
                                  <w:color w:val="FFFFFF"/>
                                  <w:sz w:val="28"/>
                                  <w:szCs w:val="32"/>
                                  <w:lang w:eastAsia="ja-JP"/>
                                </w:rPr>
                                <w:t xml:space="preserve">           (</w:t>
                              </w:r>
                              <w:r w:rsidRPr="00173D77">
                                <w:rPr>
                                  <w:rFonts w:eastAsia="ＭＳ 明朝"/>
                                  <w:b/>
                                  <w:bCs/>
                                  <w:color w:val="FFFFFF"/>
                                  <w:sz w:val="28"/>
                                  <w:szCs w:val="32"/>
                                  <w:lang w:eastAsia="ja-JP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4535E1C" id="グループ化 4" o:spid="_x0000_s1026" style="width:420.7pt;height:98.3pt;mso-position-horizontal-relative:char;mso-position-vertical-relative:line" coordsize="53428,1248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図 1" o:spid="_x0000_s1027" type="#_x0000_t75" style="position:absolute;left:685;width:52743;height:124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">
                  <v:imagedata r:id="rId1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テキスト ボックス 2" o:spid="_x0000_s1028" type="#_x0000_t202" style="position:absolute;top:152;width:45034;height:25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" filled="f" stroked="f">
                  <v:textbox style="mso-fit-shape-to-text:t">
                    <w:txbxContent>
                      <w:p w14:paraId="2797276D" w14:textId="77777777" w:rsidR="00BC0A62" w:rsidRPr="00173D77" w:rsidRDefault="00BC0A62" w:rsidP="00BC0A62">
                        <w:pPr>
                          <w:pStyle w:val="afd"/>
                          <w:widowControl w:val="0"/>
                          <w:numPr>
                            <w:ilvl w:val="0"/>
                            <w:numId w:val="17"/>
                          </w:numPr>
                          <w:spacing w:beforeLines="0" w:before="0" w:line="240" w:lineRule="exact"/>
                          <w:ind w:leftChars="0" w:left="357" w:firstLineChars="0" w:hanging="357"/>
                          <w:rPr>
                            <w:b/>
                            <w:bCs/>
                            <w:color w:val="FFFFFF"/>
                            <w:sz w:val="28"/>
                            <w:szCs w:val="32"/>
                          </w:rPr>
                        </w:pPr>
                        <w:r w:rsidRPr="00173D77">
                          <w:rPr>
                            <w:rFonts w:eastAsia="ＭＳ 明朝"/>
                            <w:b/>
                            <w:bCs/>
                            <w:color w:val="FFFFFF"/>
                            <w:sz w:val="28"/>
                            <w:szCs w:val="32"/>
                            <w:lang w:eastAsia="ja-JP"/>
                          </w:rPr>
                          <w:t xml:space="preserve">                   (b)      </w:t>
                        </w:r>
                        <w:r>
                          <w:rPr>
                            <w:rFonts w:eastAsia="ＭＳ 明朝"/>
                            <w:b/>
                            <w:bCs/>
                            <w:color w:val="FFFFFF"/>
                            <w:sz w:val="28"/>
                            <w:szCs w:val="32"/>
                            <w:lang w:eastAsia="ja-JP"/>
                          </w:rPr>
                          <w:t xml:space="preserve">           (</w:t>
                        </w:r>
                        <w:r w:rsidRPr="00173D77">
                          <w:rPr>
                            <w:rFonts w:eastAsia="ＭＳ 明朝"/>
                            <w:b/>
                            <w:bCs/>
                            <w:color w:val="FFFFFF"/>
                            <w:sz w:val="28"/>
                            <w:szCs w:val="32"/>
                            <w:lang w:eastAsia="ja-JP"/>
                          </w:rPr>
                          <w:t>c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2F8022" w14:textId="73541305" w:rsidR="00BC0A62" w:rsidRPr="00EC1C68" w:rsidRDefault="00BC0A62" w:rsidP="004E572E">
      <w:pPr>
        <w:pStyle w:val="a5"/>
      </w:pPr>
      <w:r w:rsidRPr="00EC1C68">
        <w:rPr>
          <w:b/>
          <w:bCs/>
        </w:rPr>
        <w:t>Fig.</w:t>
      </w:r>
      <w:bookmarkEnd w:id="5"/>
      <w:r w:rsidR="00B97C6E">
        <w:rPr>
          <w:b/>
          <w:bCs/>
        </w:rPr>
        <w:t xml:space="preserve"> </w:t>
      </w:r>
      <w:r w:rsidRPr="00EC1C68">
        <w:rPr>
          <w:b/>
          <w:bCs/>
          <w:noProof w:val="0"/>
        </w:rPr>
        <w:t>S1</w:t>
      </w:r>
      <w:r w:rsidR="00B97C6E">
        <w:rPr>
          <w:b/>
          <w:bCs/>
          <w:noProof w:val="0"/>
        </w:rPr>
        <w:t>.</w:t>
      </w:r>
      <w:r w:rsidRPr="00EC1C68">
        <w:t xml:space="preserve"> SEM images of the as-prepared</w:t>
      </w:r>
      <w:r w:rsidRPr="00EC1C68">
        <w:rPr>
          <w:b/>
          <w:bCs/>
        </w:rPr>
        <w:t xml:space="preserve"> </w:t>
      </w:r>
      <w:r w:rsidRPr="00EC1C68">
        <w:t>(a) BN-Ana, (b) BN-Rut, (c) BN-Bro</w:t>
      </w:r>
      <w:r w:rsidRPr="00EC1C68">
        <w:rPr>
          <w:b/>
          <w:bCs/>
        </w:rPr>
        <w:t xml:space="preserve"> </w:t>
      </w:r>
      <w:r w:rsidRPr="00EC1C68">
        <w:t>particles.</w:t>
      </w:r>
    </w:p>
    <w:p w14:paraId="6925E6F5" w14:textId="0E1136D4" w:rsidR="00F27B76" w:rsidRPr="00EC1C68" w:rsidRDefault="00F27B76" w:rsidP="00BC0A62">
      <w:pPr>
        <w:spacing w:beforeLines="0" w:before="0" w:line="240" w:lineRule="auto"/>
        <w:ind w:firstLineChars="0" w:firstLine="0"/>
        <w:rPr>
          <w:rFonts w:eastAsia="游明朝"/>
          <w:lang w:eastAsia="ja-JP"/>
        </w:rPr>
      </w:pPr>
    </w:p>
    <w:p w14:paraId="0ADAF0F3" w14:textId="44208D60" w:rsidR="00672E5A" w:rsidRPr="00EC1C68" w:rsidRDefault="00672E5A" w:rsidP="00F62783">
      <w:pPr>
        <w:pStyle w:val="af0"/>
        <w:spacing w:line="480" w:lineRule="auto"/>
      </w:pPr>
      <w:bookmarkStart w:id="6" w:name="_Ref63414375"/>
      <w:r w:rsidRPr="00EC1C68">
        <w:t>Table</w:t>
      </w:r>
      <w:bookmarkEnd w:id="6"/>
      <w:r w:rsidRPr="00EC1C68">
        <w:t xml:space="preserve"> S1</w:t>
      </w:r>
      <w:r w:rsidR="00B97C6E">
        <w:t>.</w:t>
      </w:r>
      <w:r w:rsidRPr="00EC1C68">
        <w:t xml:space="preserve"> </w:t>
      </w:r>
      <w:r w:rsidRPr="00EC1C68">
        <w:rPr>
          <w:b w:val="0"/>
          <w:bCs/>
        </w:rPr>
        <w:t>Color parameters of samples with different nitridation time at 600</w:t>
      </w:r>
      <w:r w:rsidRPr="00EC1C68">
        <w:rPr>
          <w:b w:val="0"/>
          <w:bCs/>
          <w:vertAlign w:val="superscript"/>
        </w:rPr>
        <w:t>o</w:t>
      </w:r>
      <w:r w:rsidRPr="00EC1C68">
        <w:rPr>
          <w:b w:val="0"/>
          <w:bCs/>
        </w:rPr>
        <w:t>C in terms of CIELAB system</w:t>
      </w:r>
    </w:p>
    <w:tbl>
      <w:tblPr>
        <w:tblStyle w:val="210"/>
        <w:tblW w:w="5000" w:type="pct"/>
        <w:tblLook w:val="04A0" w:firstRow="1" w:lastRow="0" w:firstColumn="1" w:lastColumn="0" w:noHBand="0" w:noVBand="1"/>
      </w:tblPr>
      <w:tblGrid>
        <w:gridCol w:w="1080"/>
        <w:gridCol w:w="1965"/>
        <w:gridCol w:w="1739"/>
        <w:gridCol w:w="1168"/>
        <w:gridCol w:w="1168"/>
        <w:gridCol w:w="950"/>
        <w:gridCol w:w="948"/>
        <w:gridCol w:w="944"/>
      </w:tblGrid>
      <w:tr w:rsidR="00EC1C68" w:rsidRPr="00EC1C68" w14:paraId="37B6A84D" w14:textId="77777777" w:rsidTr="004165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shd w:val="clear" w:color="auto" w:fill="auto"/>
          </w:tcPr>
          <w:p w14:paraId="0C5A4E0E" w14:textId="28DAB7F1" w:rsidR="00885179" w:rsidRPr="00EC1C68" w:rsidRDefault="00885179" w:rsidP="00BC0A62">
            <w:pPr>
              <w:pStyle w:val="ae"/>
              <w:spacing w:line="360" w:lineRule="auto"/>
              <w:jc w:val="both"/>
            </w:pPr>
            <w:r w:rsidRPr="00EC1C68">
              <w:rPr>
                <w:rFonts w:ascii="游明朝" w:eastAsia="游明朝" w:hAnsi="游明朝" w:hint="eastAsia"/>
                <w:lang w:eastAsia="ja-JP"/>
              </w:rPr>
              <w:t>Phase</w:t>
            </w:r>
          </w:p>
        </w:tc>
        <w:tc>
          <w:tcPr>
            <w:tcW w:w="986" w:type="pct"/>
            <w:shd w:val="clear" w:color="auto" w:fill="auto"/>
          </w:tcPr>
          <w:p w14:paraId="7F713644" w14:textId="760F0505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t>Nitridation time</w:t>
            </w:r>
            <w:r w:rsidR="00B97C6E">
              <w:t xml:space="preserve"> / min</w:t>
            </w:r>
          </w:p>
        </w:tc>
        <w:tc>
          <w:tcPr>
            <w:tcW w:w="873" w:type="pct"/>
            <w:shd w:val="clear" w:color="auto" w:fill="auto"/>
          </w:tcPr>
          <w:p w14:paraId="4B2E5C93" w14:textId="031909CA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t>Sample name</w:t>
            </w:r>
          </w:p>
        </w:tc>
        <w:tc>
          <w:tcPr>
            <w:tcW w:w="586" w:type="pct"/>
            <w:shd w:val="clear" w:color="auto" w:fill="auto"/>
          </w:tcPr>
          <w:p w14:paraId="353BBDF9" w14:textId="782C00FA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L</w:t>
            </w:r>
            <w:r w:rsidRPr="00EC1C68">
              <w:t>*</w:t>
            </w:r>
          </w:p>
        </w:tc>
        <w:tc>
          <w:tcPr>
            <w:tcW w:w="586" w:type="pct"/>
            <w:shd w:val="clear" w:color="auto" w:fill="auto"/>
          </w:tcPr>
          <w:p w14:paraId="4FF3C941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a</w:t>
            </w:r>
            <w:r w:rsidRPr="00EC1C68">
              <w:t>*</w:t>
            </w:r>
          </w:p>
        </w:tc>
        <w:tc>
          <w:tcPr>
            <w:tcW w:w="477" w:type="pct"/>
            <w:shd w:val="clear" w:color="auto" w:fill="auto"/>
          </w:tcPr>
          <w:p w14:paraId="567CAD9C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b</w:t>
            </w:r>
            <w:r w:rsidRPr="00EC1C68">
              <w:t>*</w:t>
            </w:r>
          </w:p>
        </w:tc>
        <w:tc>
          <w:tcPr>
            <w:tcW w:w="476" w:type="pct"/>
            <w:shd w:val="clear" w:color="auto" w:fill="auto"/>
          </w:tcPr>
          <w:p w14:paraId="081D2233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h</w:t>
            </w:r>
            <w:r w:rsidRPr="00EC1C68">
              <w:t>˚</w:t>
            </w:r>
          </w:p>
        </w:tc>
        <w:tc>
          <w:tcPr>
            <w:tcW w:w="474" w:type="pct"/>
            <w:shd w:val="clear" w:color="auto" w:fill="auto"/>
          </w:tcPr>
          <w:p w14:paraId="60B5C0EA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C</w:t>
            </w:r>
          </w:p>
        </w:tc>
      </w:tr>
      <w:tr w:rsidR="00EC1C68" w:rsidRPr="00EC1C68" w14:paraId="5734E40C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 w:val="restart"/>
            <w:shd w:val="clear" w:color="auto" w:fill="auto"/>
          </w:tcPr>
          <w:p w14:paraId="75635CE6" w14:textId="4658E212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  <w:lang w:eastAsia="ja-JP"/>
              </w:rPr>
            </w:pPr>
            <w:r w:rsidRPr="00EC1C68">
              <w:rPr>
                <w:rFonts w:hint="eastAsia"/>
              </w:rPr>
              <w:t>A</w:t>
            </w:r>
            <w:r w:rsidRPr="00EC1C68">
              <w:t>natase</w:t>
            </w:r>
          </w:p>
        </w:tc>
        <w:tc>
          <w:tcPr>
            <w:tcW w:w="986" w:type="pct"/>
            <w:tcBorders>
              <w:bottom w:val="nil"/>
            </w:tcBorders>
            <w:shd w:val="clear" w:color="auto" w:fill="auto"/>
          </w:tcPr>
          <w:p w14:paraId="7FEFD5F7" w14:textId="2FDC7AF6" w:rsidR="00885179" w:rsidRPr="00EC1C68" w:rsidRDefault="0088517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30</w:t>
            </w:r>
          </w:p>
        </w:tc>
        <w:tc>
          <w:tcPr>
            <w:tcW w:w="873" w:type="pct"/>
            <w:tcBorders>
              <w:bottom w:val="nil"/>
            </w:tcBorders>
            <w:shd w:val="clear" w:color="auto" w:fill="auto"/>
          </w:tcPr>
          <w:p w14:paraId="3B5F171F" w14:textId="7726A2F2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游明朝"/>
                <w:b w:val="0"/>
                <w:bCs/>
                <w:lang w:eastAsia="ja-JP"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A_30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2EF07305" w14:textId="3B1BFA53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9.15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59795E42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0.01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auto"/>
          </w:tcPr>
          <w:p w14:paraId="2021E2D8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29</w:t>
            </w:r>
          </w:p>
        </w:tc>
        <w:tc>
          <w:tcPr>
            <w:tcW w:w="476" w:type="pct"/>
            <w:tcBorders>
              <w:bottom w:val="nil"/>
            </w:tcBorders>
            <w:shd w:val="clear" w:color="auto" w:fill="auto"/>
          </w:tcPr>
          <w:p w14:paraId="4F083C47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2</w:t>
            </w:r>
          </w:p>
        </w:tc>
        <w:tc>
          <w:tcPr>
            <w:tcW w:w="474" w:type="pct"/>
            <w:tcBorders>
              <w:bottom w:val="nil"/>
            </w:tcBorders>
            <w:shd w:val="clear" w:color="auto" w:fill="auto"/>
          </w:tcPr>
          <w:p w14:paraId="09FD5866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2</w:t>
            </w:r>
          </w:p>
        </w:tc>
      </w:tr>
      <w:tr w:rsidR="00EC1C68" w:rsidRPr="00EC1C68" w14:paraId="036A2E1B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231D7388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  <w:bottom w:val="nil"/>
            </w:tcBorders>
            <w:shd w:val="clear" w:color="auto" w:fill="auto"/>
          </w:tcPr>
          <w:p w14:paraId="3BE5F3B6" w14:textId="3865F61A" w:rsidR="00885179" w:rsidRPr="00EC1C68" w:rsidRDefault="0088517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60</w:t>
            </w:r>
          </w:p>
        </w:tc>
        <w:tc>
          <w:tcPr>
            <w:tcW w:w="873" w:type="pct"/>
            <w:tcBorders>
              <w:top w:val="nil"/>
              <w:bottom w:val="nil"/>
            </w:tcBorders>
            <w:shd w:val="clear" w:color="auto" w:fill="auto"/>
          </w:tcPr>
          <w:p w14:paraId="719219D3" w14:textId="28F4B8FB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A _60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7FC355A5" w14:textId="4FA46A62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9.61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03B9948E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9</w:t>
            </w:r>
            <w:r w:rsidRPr="00EC1C68">
              <w:rPr>
                <w:b w:val="0"/>
                <w:bCs/>
              </w:rPr>
              <w:t>.01</w:t>
            </w:r>
          </w:p>
        </w:tc>
        <w:tc>
          <w:tcPr>
            <w:tcW w:w="477" w:type="pct"/>
            <w:tcBorders>
              <w:top w:val="nil"/>
              <w:bottom w:val="nil"/>
            </w:tcBorders>
            <w:shd w:val="clear" w:color="auto" w:fill="auto"/>
          </w:tcPr>
          <w:p w14:paraId="0184B793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17</w:t>
            </w:r>
          </w:p>
        </w:tc>
        <w:tc>
          <w:tcPr>
            <w:tcW w:w="476" w:type="pct"/>
            <w:tcBorders>
              <w:top w:val="nil"/>
              <w:bottom w:val="nil"/>
            </w:tcBorders>
            <w:shd w:val="clear" w:color="auto" w:fill="auto"/>
          </w:tcPr>
          <w:p w14:paraId="5B83276A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4</w:t>
            </w:r>
          </w:p>
        </w:tc>
        <w:tc>
          <w:tcPr>
            <w:tcW w:w="474" w:type="pct"/>
            <w:tcBorders>
              <w:top w:val="nil"/>
              <w:bottom w:val="nil"/>
            </w:tcBorders>
            <w:shd w:val="clear" w:color="auto" w:fill="auto"/>
          </w:tcPr>
          <w:p w14:paraId="518C035F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1</w:t>
            </w:r>
          </w:p>
        </w:tc>
      </w:tr>
      <w:tr w:rsidR="00EC1C68" w:rsidRPr="00EC1C68" w14:paraId="48003F78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1B776614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</w:tcBorders>
            <w:shd w:val="clear" w:color="auto" w:fill="auto"/>
          </w:tcPr>
          <w:p w14:paraId="4E93BD72" w14:textId="3A9F08E8" w:rsidR="00885179" w:rsidRPr="00EC1C68" w:rsidRDefault="0088517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20 </w:t>
            </w:r>
          </w:p>
        </w:tc>
        <w:tc>
          <w:tcPr>
            <w:tcW w:w="873" w:type="pct"/>
            <w:tcBorders>
              <w:top w:val="nil"/>
            </w:tcBorders>
            <w:shd w:val="clear" w:color="auto" w:fill="auto"/>
          </w:tcPr>
          <w:p w14:paraId="46E8C2AD" w14:textId="66F9DF0C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A _120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14D79063" w14:textId="0D105710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7.36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2CCAF4DE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7</w:t>
            </w:r>
            <w:r w:rsidRPr="00EC1C68">
              <w:rPr>
                <w:b w:val="0"/>
                <w:bCs/>
              </w:rPr>
              <w:t>.75</w:t>
            </w:r>
          </w:p>
        </w:tc>
        <w:tc>
          <w:tcPr>
            <w:tcW w:w="477" w:type="pct"/>
            <w:tcBorders>
              <w:top w:val="nil"/>
            </w:tcBorders>
            <w:shd w:val="clear" w:color="auto" w:fill="auto"/>
          </w:tcPr>
          <w:p w14:paraId="0120A665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51</w:t>
            </w:r>
          </w:p>
        </w:tc>
        <w:tc>
          <w:tcPr>
            <w:tcW w:w="476" w:type="pct"/>
            <w:tcBorders>
              <w:top w:val="nil"/>
            </w:tcBorders>
            <w:shd w:val="clear" w:color="auto" w:fill="auto"/>
          </w:tcPr>
          <w:p w14:paraId="5C9C1794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0</w:t>
            </w:r>
          </w:p>
        </w:tc>
        <w:tc>
          <w:tcPr>
            <w:tcW w:w="474" w:type="pct"/>
            <w:tcBorders>
              <w:top w:val="nil"/>
            </w:tcBorders>
            <w:shd w:val="clear" w:color="auto" w:fill="auto"/>
          </w:tcPr>
          <w:p w14:paraId="6B416D05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9</w:t>
            </w:r>
          </w:p>
        </w:tc>
      </w:tr>
      <w:tr w:rsidR="00EC1C68" w:rsidRPr="00EC1C68" w14:paraId="317D395B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 w:val="restart"/>
            <w:shd w:val="clear" w:color="auto" w:fill="auto"/>
          </w:tcPr>
          <w:p w14:paraId="4C8FB2BD" w14:textId="6570BEA0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  <w:r w:rsidRPr="00EC1C68">
              <w:t>Rutile</w:t>
            </w:r>
          </w:p>
        </w:tc>
        <w:tc>
          <w:tcPr>
            <w:tcW w:w="986" w:type="pct"/>
            <w:tcBorders>
              <w:bottom w:val="nil"/>
            </w:tcBorders>
            <w:shd w:val="clear" w:color="auto" w:fill="auto"/>
          </w:tcPr>
          <w:p w14:paraId="3FC8D5D3" w14:textId="02256E5F" w:rsidR="00885179" w:rsidRPr="00EC1C68" w:rsidRDefault="0088517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30 </w:t>
            </w:r>
          </w:p>
        </w:tc>
        <w:tc>
          <w:tcPr>
            <w:tcW w:w="873" w:type="pct"/>
            <w:tcBorders>
              <w:bottom w:val="nil"/>
            </w:tcBorders>
            <w:shd w:val="clear" w:color="auto" w:fill="auto"/>
          </w:tcPr>
          <w:p w14:paraId="1D0AE121" w14:textId="366CBA3A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R_30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16BFDF57" w14:textId="082F638E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3.44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59E7BE5B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4.12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auto"/>
          </w:tcPr>
          <w:p w14:paraId="2A7E9A47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03</w:t>
            </w:r>
          </w:p>
        </w:tc>
        <w:tc>
          <w:tcPr>
            <w:tcW w:w="476" w:type="pct"/>
            <w:tcBorders>
              <w:bottom w:val="nil"/>
            </w:tcBorders>
            <w:shd w:val="clear" w:color="auto" w:fill="auto"/>
          </w:tcPr>
          <w:p w14:paraId="55F15AE0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16</w:t>
            </w:r>
          </w:p>
        </w:tc>
        <w:tc>
          <w:tcPr>
            <w:tcW w:w="474" w:type="pct"/>
            <w:tcBorders>
              <w:bottom w:val="nil"/>
            </w:tcBorders>
            <w:shd w:val="clear" w:color="auto" w:fill="auto"/>
          </w:tcPr>
          <w:p w14:paraId="27382F59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</w:p>
        </w:tc>
      </w:tr>
      <w:tr w:rsidR="00EC1C68" w:rsidRPr="00EC1C68" w14:paraId="75474B52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2C0E3199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  <w:bottom w:val="nil"/>
            </w:tcBorders>
            <w:shd w:val="clear" w:color="auto" w:fill="auto"/>
          </w:tcPr>
          <w:p w14:paraId="379196BF" w14:textId="7107EDED" w:rsidR="00885179" w:rsidRPr="00EC1C68" w:rsidRDefault="0088517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60</w:t>
            </w:r>
          </w:p>
        </w:tc>
        <w:tc>
          <w:tcPr>
            <w:tcW w:w="873" w:type="pct"/>
            <w:tcBorders>
              <w:top w:val="nil"/>
              <w:bottom w:val="nil"/>
            </w:tcBorders>
            <w:shd w:val="clear" w:color="auto" w:fill="auto"/>
          </w:tcPr>
          <w:p w14:paraId="409008E7" w14:textId="2589C399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R _60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6750E0E5" w14:textId="76DABCF5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0.52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24D0A449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3.83</w:t>
            </w:r>
          </w:p>
        </w:tc>
        <w:tc>
          <w:tcPr>
            <w:tcW w:w="477" w:type="pct"/>
            <w:tcBorders>
              <w:top w:val="nil"/>
              <w:bottom w:val="nil"/>
            </w:tcBorders>
            <w:shd w:val="clear" w:color="auto" w:fill="auto"/>
          </w:tcPr>
          <w:p w14:paraId="733B37FE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54</w:t>
            </w:r>
          </w:p>
        </w:tc>
        <w:tc>
          <w:tcPr>
            <w:tcW w:w="476" w:type="pct"/>
            <w:tcBorders>
              <w:top w:val="nil"/>
              <w:bottom w:val="nil"/>
            </w:tcBorders>
            <w:shd w:val="clear" w:color="auto" w:fill="auto"/>
          </w:tcPr>
          <w:p w14:paraId="41E0034F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10</w:t>
            </w:r>
          </w:p>
        </w:tc>
        <w:tc>
          <w:tcPr>
            <w:tcW w:w="474" w:type="pct"/>
            <w:tcBorders>
              <w:top w:val="nil"/>
              <w:bottom w:val="nil"/>
            </w:tcBorders>
            <w:shd w:val="clear" w:color="auto" w:fill="auto"/>
          </w:tcPr>
          <w:p w14:paraId="49EBC73D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</w:p>
        </w:tc>
      </w:tr>
      <w:tr w:rsidR="00EC1C68" w:rsidRPr="00EC1C68" w14:paraId="24CC4150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4B2172AA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</w:tcBorders>
            <w:shd w:val="clear" w:color="auto" w:fill="auto"/>
          </w:tcPr>
          <w:p w14:paraId="5D38B08F" w14:textId="583F9EE0" w:rsidR="00885179" w:rsidRPr="00EC1C68" w:rsidRDefault="0088517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20 </w:t>
            </w:r>
          </w:p>
        </w:tc>
        <w:tc>
          <w:tcPr>
            <w:tcW w:w="873" w:type="pct"/>
            <w:tcBorders>
              <w:top w:val="nil"/>
            </w:tcBorders>
            <w:shd w:val="clear" w:color="auto" w:fill="auto"/>
          </w:tcPr>
          <w:p w14:paraId="3C2F5779" w14:textId="27630E98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R _120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62DA3EC1" w14:textId="6999611C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7.70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69A66606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3.32</w:t>
            </w:r>
          </w:p>
        </w:tc>
        <w:tc>
          <w:tcPr>
            <w:tcW w:w="477" w:type="pct"/>
            <w:tcBorders>
              <w:top w:val="nil"/>
            </w:tcBorders>
            <w:shd w:val="clear" w:color="auto" w:fill="auto"/>
          </w:tcPr>
          <w:p w14:paraId="2FA4F44F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2</w:t>
            </w:r>
            <w:r w:rsidRPr="00EC1C68">
              <w:rPr>
                <w:b w:val="0"/>
                <w:bCs/>
              </w:rPr>
              <w:t>.69</w:t>
            </w:r>
          </w:p>
        </w:tc>
        <w:tc>
          <w:tcPr>
            <w:tcW w:w="476" w:type="pct"/>
            <w:tcBorders>
              <w:top w:val="nil"/>
            </w:tcBorders>
            <w:shd w:val="clear" w:color="auto" w:fill="auto"/>
          </w:tcPr>
          <w:p w14:paraId="663D4567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21</w:t>
            </w:r>
          </w:p>
        </w:tc>
        <w:tc>
          <w:tcPr>
            <w:tcW w:w="474" w:type="pct"/>
            <w:tcBorders>
              <w:top w:val="nil"/>
            </w:tcBorders>
            <w:shd w:val="clear" w:color="auto" w:fill="auto"/>
          </w:tcPr>
          <w:p w14:paraId="579C5DED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</w:p>
        </w:tc>
      </w:tr>
      <w:tr w:rsidR="00EC1C68" w:rsidRPr="00EC1C68" w14:paraId="6FC20A66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 w:val="restart"/>
            <w:shd w:val="clear" w:color="auto" w:fill="auto"/>
          </w:tcPr>
          <w:p w14:paraId="4AF26956" w14:textId="1659FEA2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  <w:r w:rsidRPr="00EC1C68">
              <w:rPr>
                <w:rFonts w:hint="eastAsia"/>
              </w:rPr>
              <w:t>B</w:t>
            </w:r>
            <w:r w:rsidRPr="00EC1C68">
              <w:t>rookite</w:t>
            </w:r>
          </w:p>
        </w:tc>
        <w:tc>
          <w:tcPr>
            <w:tcW w:w="986" w:type="pct"/>
            <w:tcBorders>
              <w:bottom w:val="nil"/>
            </w:tcBorders>
            <w:shd w:val="clear" w:color="auto" w:fill="auto"/>
          </w:tcPr>
          <w:p w14:paraId="50BFE8D3" w14:textId="1BBED902" w:rsidR="00885179" w:rsidRPr="00EC1C68" w:rsidRDefault="0088517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30</w:t>
            </w:r>
          </w:p>
        </w:tc>
        <w:tc>
          <w:tcPr>
            <w:tcW w:w="873" w:type="pct"/>
            <w:tcBorders>
              <w:bottom w:val="nil"/>
            </w:tcBorders>
            <w:shd w:val="clear" w:color="auto" w:fill="auto"/>
          </w:tcPr>
          <w:p w14:paraId="1B9017C2" w14:textId="11D41ABB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B _30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6D53C5A9" w14:textId="23700582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6.63</w:t>
            </w:r>
          </w:p>
        </w:tc>
        <w:tc>
          <w:tcPr>
            <w:tcW w:w="586" w:type="pct"/>
            <w:tcBorders>
              <w:bottom w:val="nil"/>
            </w:tcBorders>
            <w:shd w:val="clear" w:color="auto" w:fill="auto"/>
          </w:tcPr>
          <w:p w14:paraId="41D2CA86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3.28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auto"/>
          </w:tcPr>
          <w:p w14:paraId="4EB04055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7</w:t>
            </w:r>
            <w:r w:rsidRPr="00EC1C68">
              <w:rPr>
                <w:b w:val="0"/>
                <w:bCs/>
              </w:rPr>
              <w:t>.12</w:t>
            </w:r>
          </w:p>
        </w:tc>
        <w:tc>
          <w:tcPr>
            <w:tcW w:w="476" w:type="pct"/>
            <w:tcBorders>
              <w:bottom w:val="nil"/>
            </w:tcBorders>
            <w:shd w:val="clear" w:color="auto" w:fill="auto"/>
          </w:tcPr>
          <w:p w14:paraId="5AA0EBEC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2</w:t>
            </w:r>
            <w:r w:rsidRPr="00EC1C68">
              <w:rPr>
                <w:b w:val="0"/>
                <w:bCs/>
              </w:rPr>
              <w:t>95</w:t>
            </w:r>
          </w:p>
        </w:tc>
        <w:tc>
          <w:tcPr>
            <w:tcW w:w="474" w:type="pct"/>
            <w:tcBorders>
              <w:bottom w:val="nil"/>
            </w:tcBorders>
            <w:shd w:val="clear" w:color="auto" w:fill="auto"/>
          </w:tcPr>
          <w:p w14:paraId="6A879DEA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8</w:t>
            </w:r>
          </w:p>
        </w:tc>
      </w:tr>
      <w:tr w:rsidR="00EC1C68" w:rsidRPr="00EC1C68" w14:paraId="7D666F7A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0215D695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  <w:bottom w:val="nil"/>
            </w:tcBorders>
            <w:shd w:val="clear" w:color="auto" w:fill="auto"/>
          </w:tcPr>
          <w:p w14:paraId="1AD5B86B" w14:textId="0397EF35" w:rsidR="00885179" w:rsidRPr="00EC1C68" w:rsidRDefault="0088517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60 </w:t>
            </w:r>
          </w:p>
        </w:tc>
        <w:tc>
          <w:tcPr>
            <w:tcW w:w="873" w:type="pct"/>
            <w:tcBorders>
              <w:top w:val="nil"/>
              <w:bottom w:val="nil"/>
            </w:tcBorders>
            <w:shd w:val="clear" w:color="auto" w:fill="auto"/>
          </w:tcPr>
          <w:p w14:paraId="389F2ED7" w14:textId="67B11A58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B _60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1410B3BF" w14:textId="6D783BE8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0.41</w:t>
            </w:r>
          </w:p>
        </w:tc>
        <w:tc>
          <w:tcPr>
            <w:tcW w:w="586" w:type="pct"/>
            <w:tcBorders>
              <w:top w:val="nil"/>
              <w:bottom w:val="nil"/>
            </w:tcBorders>
            <w:shd w:val="clear" w:color="auto" w:fill="auto"/>
          </w:tcPr>
          <w:p w14:paraId="5FCC6CD1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2.92</w:t>
            </w:r>
          </w:p>
        </w:tc>
        <w:tc>
          <w:tcPr>
            <w:tcW w:w="477" w:type="pct"/>
            <w:tcBorders>
              <w:top w:val="nil"/>
              <w:bottom w:val="nil"/>
            </w:tcBorders>
            <w:shd w:val="clear" w:color="auto" w:fill="auto"/>
          </w:tcPr>
          <w:p w14:paraId="4077843D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61</w:t>
            </w:r>
          </w:p>
        </w:tc>
        <w:tc>
          <w:tcPr>
            <w:tcW w:w="476" w:type="pct"/>
            <w:tcBorders>
              <w:top w:val="nil"/>
              <w:bottom w:val="nil"/>
            </w:tcBorders>
            <w:shd w:val="clear" w:color="auto" w:fill="auto"/>
          </w:tcPr>
          <w:p w14:paraId="4418EABB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2</w:t>
            </w:r>
            <w:r w:rsidRPr="00EC1C68">
              <w:rPr>
                <w:b w:val="0"/>
                <w:bCs/>
              </w:rPr>
              <w:t>94</w:t>
            </w:r>
          </w:p>
        </w:tc>
        <w:tc>
          <w:tcPr>
            <w:tcW w:w="474" w:type="pct"/>
            <w:tcBorders>
              <w:top w:val="nil"/>
              <w:bottom w:val="nil"/>
            </w:tcBorders>
            <w:shd w:val="clear" w:color="auto" w:fill="auto"/>
          </w:tcPr>
          <w:p w14:paraId="0AF1E838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7</w:t>
            </w:r>
          </w:p>
        </w:tc>
      </w:tr>
      <w:tr w:rsidR="00EC1C68" w:rsidRPr="00EC1C68" w14:paraId="56764222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2" w:type="pct"/>
            <w:vMerge/>
            <w:shd w:val="clear" w:color="auto" w:fill="auto"/>
          </w:tcPr>
          <w:p w14:paraId="5DCF91EE" w14:textId="77777777" w:rsidR="00885179" w:rsidRPr="00EC1C68" w:rsidRDefault="0088517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986" w:type="pct"/>
            <w:tcBorders>
              <w:top w:val="nil"/>
            </w:tcBorders>
            <w:shd w:val="clear" w:color="auto" w:fill="auto"/>
          </w:tcPr>
          <w:p w14:paraId="7F1E45FA" w14:textId="76C070AF" w:rsidR="00885179" w:rsidRPr="00EC1C68" w:rsidRDefault="0088517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120</w:t>
            </w:r>
          </w:p>
        </w:tc>
        <w:tc>
          <w:tcPr>
            <w:tcW w:w="873" w:type="pct"/>
            <w:tcBorders>
              <w:top w:val="nil"/>
            </w:tcBorders>
            <w:shd w:val="clear" w:color="auto" w:fill="auto"/>
          </w:tcPr>
          <w:p w14:paraId="0445F294" w14:textId="622E4D3F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eastAsia="游明朝"/>
                <w:b w:val="0"/>
                <w:bCs/>
                <w:lang w:eastAsia="ja-JP"/>
              </w:rPr>
              <w:t>BNB _120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476F84F3" w14:textId="2AB531D8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4.60</w:t>
            </w:r>
          </w:p>
        </w:tc>
        <w:tc>
          <w:tcPr>
            <w:tcW w:w="586" w:type="pct"/>
            <w:tcBorders>
              <w:top w:val="nil"/>
            </w:tcBorders>
            <w:shd w:val="clear" w:color="auto" w:fill="auto"/>
          </w:tcPr>
          <w:p w14:paraId="1C4C454E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-3.35</w:t>
            </w:r>
          </w:p>
        </w:tc>
        <w:tc>
          <w:tcPr>
            <w:tcW w:w="477" w:type="pct"/>
            <w:tcBorders>
              <w:top w:val="nil"/>
            </w:tcBorders>
            <w:shd w:val="clear" w:color="auto" w:fill="auto"/>
          </w:tcPr>
          <w:p w14:paraId="350B91CF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99</w:t>
            </w:r>
          </w:p>
        </w:tc>
        <w:tc>
          <w:tcPr>
            <w:tcW w:w="476" w:type="pct"/>
            <w:tcBorders>
              <w:top w:val="nil"/>
            </w:tcBorders>
            <w:shd w:val="clear" w:color="auto" w:fill="auto"/>
          </w:tcPr>
          <w:p w14:paraId="17E58F30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2</w:t>
            </w:r>
            <w:r w:rsidRPr="00EC1C68">
              <w:rPr>
                <w:b w:val="0"/>
                <w:bCs/>
              </w:rPr>
              <w:t>96</w:t>
            </w:r>
          </w:p>
        </w:tc>
        <w:tc>
          <w:tcPr>
            <w:tcW w:w="474" w:type="pct"/>
            <w:tcBorders>
              <w:top w:val="nil"/>
            </w:tcBorders>
            <w:shd w:val="clear" w:color="auto" w:fill="auto"/>
          </w:tcPr>
          <w:p w14:paraId="5CB2E7DF" w14:textId="77777777" w:rsidR="00885179" w:rsidRPr="00EC1C68" w:rsidRDefault="0088517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8</w:t>
            </w:r>
          </w:p>
        </w:tc>
      </w:tr>
    </w:tbl>
    <w:p w14:paraId="11D3F051" w14:textId="4BCA2F1F" w:rsidR="00672E5A" w:rsidRPr="00EC1C68" w:rsidRDefault="00BC0A62" w:rsidP="00BC0A62">
      <w:pPr>
        <w:spacing w:before="163" w:line="360" w:lineRule="auto"/>
      </w:pPr>
      <w:r w:rsidRPr="00EC1C68">
        <w:rPr>
          <w:noProof/>
        </w:rPr>
        <w:drawing>
          <wp:inline distT="0" distB="0" distL="0" distR="0" wp14:anchorId="24A0A6FB" wp14:editId="086BCD9F">
            <wp:extent cx="6047105" cy="2117090"/>
            <wp:effectExtent l="0" t="0" r="0" b="0"/>
            <wp:docPr id="46" name="图片 46" descr="グラフ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图片 46" descr="グラフ, 散布図&#10;&#10;自動的に生成された説明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7105" cy="2117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47FA60" w14:textId="2C6F1AFD" w:rsidR="00672E5A" w:rsidRPr="00EC1C68" w:rsidRDefault="00672E5A" w:rsidP="004E572E">
      <w:pPr>
        <w:pStyle w:val="a5"/>
        <w:rPr>
          <w:b/>
          <w:bCs/>
        </w:rPr>
      </w:pPr>
      <w:bookmarkStart w:id="7" w:name="_Ref63703161"/>
      <w:r w:rsidRPr="00EC1C68">
        <w:rPr>
          <w:b/>
          <w:bCs/>
        </w:rPr>
        <w:t>Fig.</w:t>
      </w:r>
      <w:bookmarkEnd w:id="7"/>
      <w:r w:rsidRPr="00EC1C68">
        <w:rPr>
          <w:b/>
          <w:bCs/>
        </w:rPr>
        <w:t xml:space="preserve"> S</w:t>
      </w:r>
      <w:r w:rsidR="00BC0A62" w:rsidRPr="00EC1C68">
        <w:rPr>
          <w:b/>
          <w:bCs/>
        </w:rPr>
        <w:t>2</w:t>
      </w:r>
      <w:r w:rsidR="00B97C6E">
        <w:rPr>
          <w:b/>
          <w:bCs/>
        </w:rPr>
        <w:t>.</w:t>
      </w:r>
      <w:r w:rsidRPr="00EC1C68">
        <w:rPr>
          <w:b/>
          <w:bCs/>
        </w:rPr>
        <w:t xml:space="preserve"> </w:t>
      </w:r>
      <w:r w:rsidRPr="00EC1C68">
        <w:t>The dynamic changes in L* a* b* parameters were d</w:t>
      </w:r>
      <w:r w:rsidR="00EE4141" w:rsidRPr="00EC1C68">
        <w:t>ra</w:t>
      </w:r>
      <w:r w:rsidRPr="00EC1C68">
        <w:t>wn as the function of nitridation t</w:t>
      </w:r>
      <w:r w:rsidRPr="00EC1C68">
        <w:rPr>
          <w:rFonts w:hint="eastAsia"/>
        </w:rPr>
        <w:t>ime</w:t>
      </w:r>
      <w:r w:rsidRPr="00EC1C68">
        <w:t>.</w:t>
      </w:r>
    </w:p>
    <w:p w14:paraId="4C5CF144" w14:textId="77777777" w:rsidR="00672E5A" w:rsidRPr="00EC1C68" w:rsidRDefault="00672E5A" w:rsidP="00F62783">
      <w:pPr>
        <w:spacing w:beforeLines="0" w:before="0" w:line="480" w:lineRule="auto"/>
        <w:ind w:firstLineChars="0" w:firstLine="0"/>
        <w:contextualSpacing/>
      </w:pPr>
    </w:p>
    <w:p w14:paraId="1A4034C8" w14:textId="200A489E" w:rsidR="00672E5A" w:rsidRPr="00EC1C68" w:rsidRDefault="00672E5A" w:rsidP="00F62783">
      <w:pPr>
        <w:pStyle w:val="af0"/>
        <w:spacing w:line="480" w:lineRule="auto"/>
        <w:rPr>
          <w:b w:val="0"/>
          <w:bCs/>
        </w:rPr>
      </w:pPr>
      <w:bookmarkStart w:id="8" w:name="_Ref62657187"/>
      <w:r w:rsidRPr="00EC1C68">
        <w:lastRenderedPageBreak/>
        <w:t>Table S2</w:t>
      </w:r>
      <w:r w:rsidR="00B97C6E">
        <w:t>.</w:t>
      </w:r>
      <w:r w:rsidRPr="00EC1C68">
        <w:t xml:space="preserve"> </w:t>
      </w:r>
      <w:bookmarkEnd w:id="8"/>
      <w:r w:rsidRPr="00EC1C68">
        <w:t xml:space="preserve"> </w:t>
      </w:r>
      <w:r w:rsidRPr="00EC1C68">
        <w:rPr>
          <w:b w:val="0"/>
          <w:bCs/>
        </w:rPr>
        <w:t xml:space="preserve">Color parameters of pre-oxidized samples with different nitridation time </w:t>
      </w:r>
      <w:r w:rsidR="00D56EBE" w:rsidRPr="00EC1C68">
        <w:rPr>
          <w:b w:val="0"/>
          <w:bCs/>
        </w:rPr>
        <w:t>at 600</w:t>
      </w:r>
      <w:r w:rsidR="00D56EBE" w:rsidRPr="00EC1C68">
        <w:rPr>
          <w:b w:val="0"/>
          <w:bCs/>
          <w:vertAlign w:val="superscript"/>
        </w:rPr>
        <w:t>o</w:t>
      </w:r>
      <w:r w:rsidR="00D56EBE" w:rsidRPr="00EC1C68">
        <w:rPr>
          <w:b w:val="0"/>
          <w:bCs/>
        </w:rPr>
        <w:t xml:space="preserve">C </w:t>
      </w:r>
      <w:r w:rsidRPr="00EC1C68">
        <w:rPr>
          <w:b w:val="0"/>
          <w:bCs/>
        </w:rPr>
        <w:t>in terms of CIE L*a*b* coordinate</w:t>
      </w:r>
    </w:p>
    <w:tbl>
      <w:tblPr>
        <w:tblStyle w:val="210"/>
        <w:tblW w:w="9100" w:type="dxa"/>
        <w:tblLayout w:type="fixed"/>
        <w:tblLook w:val="04A0" w:firstRow="1" w:lastRow="0" w:firstColumn="1" w:lastColumn="0" w:noHBand="0" w:noVBand="1"/>
      </w:tblPr>
      <w:tblGrid>
        <w:gridCol w:w="1110"/>
        <w:gridCol w:w="1867"/>
        <w:gridCol w:w="1701"/>
        <w:gridCol w:w="992"/>
        <w:gridCol w:w="993"/>
        <w:gridCol w:w="850"/>
        <w:gridCol w:w="851"/>
        <w:gridCol w:w="736"/>
      </w:tblGrid>
      <w:tr w:rsidR="00EC1C68" w:rsidRPr="00EC1C68" w14:paraId="794A9E3E" w14:textId="77777777" w:rsidTr="004165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shd w:val="clear" w:color="auto" w:fill="auto"/>
          </w:tcPr>
          <w:p w14:paraId="2C35A184" w14:textId="1788FE3C" w:rsidR="00D439B9" w:rsidRPr="00EC1C68" w:rsidRDefault="00D439B9" w:rsidP="00BC0A62">
            <w:pPr>
              <w:pStyle w:val="ae"/>
              <w:spacing w:line="360" w:lineRule="auto"/>
              <w:jc w:val="both"/>
            </w:pPr>
            <w:r w:rsidRPr="00EC1C68">
              <w:rPr>
                <w:rFonts w:ascii="游明朝" w:eastAsia="游明朝" w:hAnsi="游明朝" w:hint="eastAsia"/>
                <w:lang w:eastAsia="ja-JP"/>
              </w:rPr>
              <w:t>Phase</w:t>
            </w:r>
          </w:p>
        </w:tc>
        <w:tc>
          <w:tcPr>
            <w:tcW w:w="1867" w:type="dxa"/>
            <w:shd w:val="clear" w:color="auto" w:fill="auto"/>
          </w:tcPr>
          <w:p w14:paraId="5605764E" w14:textId="0EB88332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t>Nitridation time</w:t>
            </w:r>
            <w:r w:rsidR="00B97C6E">
              <w:t xml:space="preserve"> / h</w:t>
            </w:r>
          </w:p>
        </w:tc>
        <w:tc>
          <w:tcPr>
            <w:tcW w:w="1701" w:type="dxa"/>
            <w:shd w:val="clear" w:color="auto" w:fill="auto"/>
          </w:tcPr>
          <w:p w14:paraId="48D9D627" w14:textId="643646C0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S</w:t>
            </w:r>
            <w:r w:rsidRPr="00EC1C68">
              <w:t>ample name</w:t>
            </w:r>
          </w:p>
        </w:tc>
        <w:tc>
          <w:tcPr>
            <w:tcW w:w="992" w:type="dxa"/>
            <w:shd w:val="clear" w:color="auto" w:fill="auto"/>
          </w:tcPr>
          <w:p w14:paraId="3A79C834" w14:textId="1B23D13E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L</w:t>
            </w:r>
            <w:r w:rsidRPr="00EC1C68">
              <w:t>*</w:t>
            </w:r>
          </w:p>
        </w:tc>
        <w:tc>
          <w:tcPr>
            <w:tcW w:w="993" w:type="dxa"/>
            <w:shd w:val="clear" w:color="auto" w:fill="auto"/>
          </w:tcPr>
          <w:p w14:paraId="6D024B4E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a</w:t>
            </w:r>
            <w:r w:rsidRPr="00EC1C68">
              <w:t>*</w:t>
            </w:r>
          </w:p>
        </w:tc>
        <w:tc>
          <w:tcPr>
            <w:tcW w:w="850" w:type="dxa"/>
            <w:shd w:val="clear" w:color="auto" w:fill="auto"/>
          </w:tcPr>
          <w:p w14:paraId="0C0FD611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b</w:t>
            </w:r>
            <w:r w:rsidRPr="00EC1C68">
              <w:t>*</w:t>
            </w:r>
          </w:p>
        </w:tc>
        <w:tc>
          <w:tcPr>
            <w:tcW w:w="851" w:type="dxa"/>
            <w:shd w:val="clear" w:color="auto" w:fill="auto"/>
          </w:tcPr>
          <w:p w14:paraId="5693FED9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h</w:t>
            </w:r>
            <w:r w:rsidRPr="00EC1C68">
              <w:t>˚</w:t>
            </w:r>
          </w:p>
        </w:tc>
        <w:tc>
          <w:tcPr>
            <w:tcW w:w="736" w:type="dxa"/>
            <w:shd w:val="clear" w:color="auto" w:fill="auto"/>
          </w:tcPr>
          <w:p w14:paraId="06A4BF46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C1C68">
              <w:rPr>
                <w:rFonts w:hint="eastAsia"/>
              </w:rPr>
              <w:t>C</w:t>
            </w:r>
          </w:p>
        </w:tc>
      </w:tr>
      <w:tr w:rsidR="00EC1C68" w:rsidRPr="00EC1C68" w14:paraId="3247EBF4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 w:val="restart"/>
            <w:shd w:val="clear" w:color="auto" w:fill="auto"/>
          </w:tcPr>
          <w:p w14:paraId="3EA5AB1B" w14:textId="4CD22D64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  <w:r w:rsidRPr="00EC1C68">
              <w:rPr>
                <w:rFonts w:hint="eastAsia"/>
              </w:rPr>
              <w:t>A</w:t>
            </w:r>
            <w:r w:rsidRPr="00EC1C68">
              <w:t>natase</w:t>
            </w:r>
          </w:p>
        </w:tc>
        <w:tc>
          <w:tcPr>
            <w:tcW w:w="1867" w:type="dxa"/>
            <w:tcBorders>
              <w:bottom w:val="nil"/>
            </w:tcBorders>
            <w:shd w:val="clear" w:color="auto" w:fill="auto"/>
          </w:tcPr>
          <w:p w14:paraId="33BED993" w14:textId="459089D9" w:rsidR="00D439B9" w:rsidRPr="00EC1C68" w:rsidRDefault="00D439B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 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</w:tcPr>
          <w:p w14:paraId="6989B488" w14:textId="33CCC21C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AO_1</w:t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</w:tcPr>
          <w:p w14:paraId="078A9B1E" w14:textId="6B666FD5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7</w:t>
            </w:r>
            <w:r w:rsidRPr="00EC1C68">
              <w:rPr>
                <w:b w:val="0"/>
                <w:bCs/>
              </w:rPr>
              <w:t>6.05</w:t>
            </w:r>
          </w:p>
        </w:tc>
        <w:tc>
          <w:tcPr>
            <w:tcW w:w="993" w:type="dxa"/>
            <w:tcBorders>
              <w:bottom w:val="nil"/>
            </w:tcBorders>
            <w:shd w:val="clear" w:color="auto" w:fill="auto"/>
          </w:tcPr>
          <w:p w14:paraId="6B6D802C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45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</w:tcPr>
          <w:p w14:paraId="62DB139D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7.40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098C632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76 </w:t>
            </w:r>
          </w:p>
        </w:tc>
        <w:tc>
          <w:tcPr>
            <w:tcW w:w="736" w:type="dxa"/>
            <w:tcBorders>
              <w:bottom w:val="nil"/>
            </w:tcBorders>
            <w:shd w:val="clear" w:color="auto" w:fill="auto"/>
          </w:tcPr>
          <w:p w14:paraId="69C47EF8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8 </w:t>
            </w:r>
          </w:p>
        </w:tc>
      </w:tr>
      <w:tr w:rsidR="00EC1C68" w:rsidRPr="00EC1C68" w14:paraId="796BD3D1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0C33ACC9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  <w:bottom w:val="nil"/>
            </w:tcBorders>
            <w:shd w:val="clear" w:color="auto" w:fill="auto"/>
          </w:tcPr>
          <w:p w14:paraId="0E0DAA0D" w14:textId="5505295D" w:rsidR="00D439B9" w:rsidRPr="00EC1C68" w:rsidRDefault="00D439B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 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14:paraId="3AD2A431" w14:textId="513F7441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AO_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64AA2152" w14:textId="028C7478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9.08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</w:tcPr>
          <w:p w14:paraId="6DCD455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1.5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</w:tcPr>
          <w:p w14:paraId="76EA12CA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6.62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</w:tcPr>
          <w:p w14:paraId="0CDFB6B6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55 </w:t>
            </w:r>
          </w:p>
        </w:tc>
        <w:tc>
          <w:tcPr>
            <w:tcW w:w="736" w:type="dxa"/>
            <w:tcBorders>
              <w:top w:val="nil"/>
              <w:bottom w:val="nil"/>
            </w:tcBorders>
            <w:shd w:val="clear" w:color="auto" w:fill="auto"/>
          </w:tcPr>
          <w:p w14:paraId="7D712A2C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0 </w:t>
            </w:r>
          </w:p>
        </w:tc>
      </w:tr>
      <w:tr w:rsidR="00EC1C68" w:rsidRPr="00EC1C68" w14:paraId="700629BD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38A9E041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</w:tcBorders>
            <w:shd w:val="clear" w:color="auto" w:fill="auto"/>
          </w:tcPr>
          <w:p w14:paraId="0FC04FCA" w14:textId="4210C554" w:rsidR="00D439B9" w:rsidRPr="00EC1C68" w:rsidRDefault="00D439B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3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</w:tcPr>
          <w:p w14:paraId="00CA6426" w14:textId="0A5BB16A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AO_3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</w:tcPr>
          <w:p w14:paraId="518710F4" w14:textId="539A059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9.20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</w:tcPr>
          <w:p w14:paraId="45A247D1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52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</w:tcPr>
          <w:p w14:paraId="7DA9FB55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48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auto"/>
          </w:tcPr>
          <w:p w14:paraId="7D1BE6FC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34 </w:t>
            </w:r>
          </w:p>
        </w:tc>
        <w:tc>
          <w:tcPr>
            <w:tcW w:w="736" w:type="dxa"/>
            <w:tcBorders>
              <w:top w:val="nil"/>
            </w:tcBorders>
            <w:shd w:val="clear" w:color="auto" w:fill="auto"/>
          </w:tcPr>
          <w:p w14:paraId="32793C2C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8 </w:t>
            </w:r>
          </w:p>
        </w:tc>
      </w:tr>
      <w:tr w:rsidR="00EC1C68" w:rsidRPr="00EC1C68" w14:paraId="26687C7D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 w:val="restart"/>
            <w:shd w:val="clear" w:color="auto" w:fill="auto"/>
          </w:tcPr>
          <w:p w14:paraId="377C3BFC" w14:textId="26014CFC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  <w:r w:rsidRPr="00EC1C68">
              <w:t>Rutile</w:t>
            </w:r>
          </w:p>
        </w:tc>
        <w:tc>
          <w:tcPr>
            <w:tcW w:w="1867" w:type="dxa"/>
            <w:tcBorders>
              <w:bottom w:val="nil"/>
            </w:tcBorders>
            <w:shd w:val="clear" w:color="auto" w:fill="auto"/>
          </w:tcPr>
          <w:p w14:paraId="275A8106" w14:textId="186EFA9D" w:rsidR="00D439B9" w:rsidRPr="00EC1C68" w:rsidRDefault="00D439B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 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</w:tcPr>
          <w:p w14:paraId="52361431" w14:textId="7AB1F424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RO_1</w:t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</w:tcPr>
          <w:p w14:paraId="4BA4121F" w14:textId="60804623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2.30</w:t>
            </w:r>
          </w:p>
        </w:tc>
        <w:tc>
          <w:tcPr>
            <w:tcW w:w="993" w:type="dxa"/>
            <w:tcBorders>
              <w:bottom w:val="nil"/>
            </w:tcBorders>
            <w:shd w:val="clear" w:color="auto" w:fill="auto"/>
          </w:tcPr>
          <w:p w14:paraId="705809D9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3.35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</w:tcPr>
          <w:p w14:paraId="7C7EBAD2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1</w:t>
            </w:r>
            <w:r w:rsidRPr="00EC1C68">
              <w:rPr>
                <w:b w:val="0"/>
                <w:bCs/>
              </w:rPr>
              <w:t>.86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24D20732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331 </w:t>
            </w:r>
          </w:p>
        </w:tc>
        <w:tc>
          <w:tcPr>
            <w:tcW w:w="736" w:type="dxa"/>
            <w:tcBorders>
              <w:bottom w:val="nil"/>
            </w:tcBorders>
            <w:shd w:val="clear" w:color="auto" w:fill="auto"/>
          </w:tcPr>
          <w:p w14:paraId="286ADB36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4 </w:t>
            </w:r>
          </w:p>
        </w:tc>
      </w:tr>
      <w:tr w:rsidR="00EC1C68" w:rsidRPr="00EC1C68" w14:paraId="11388A18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117C8108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  <w:bottom w:val="nil"/>
            </w:tcBorders>
            <w:shd w:val="clear" w:color="auto" w:fill="auto"/>
          </w:tcPr>
          <w:p w14:paraId="6AC554F1" w14:textId="74911D5E" w:rsidR="00D439B9" w:rsidRPr="00EC1C68" w:rsidRDefault="00D439B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14:paraId="5673A0D1" w14:textId="17EFF19B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RO_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68358B23" w14:textId="2C04E48D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9.30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</w:tcPr>
          <w:p w14:paraId="6927AABC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4.6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</w:tcPr>
          <w:p w14:paraId="31CDD32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4</w:t>
            </w:r>
            <w:r w:rsidRPr="00EC1C68">
              <w:rPr>
                <w:b w:val="0"/>
                <w:bCs/>
              </w:rPr>
              <w:t>.14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</w:tcPr>
          <w:p w14:paraId="402A4560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318 </w:t>
            </w:r>
          </w:p>
        </w:tc>
        <w:tc>
          <w:tcPr>
            <w:tcW w:w="736" w:type="dxa"/>
            <w:tcBorders>
              <w:top w:val="nil"/>
              <w:bottom w:val="nil"/>
            </w:tcBorders>
            <w:shd w:val="clear" w:color="auto" w:fill="auto"/>
          </w:tcPr>
          <w:p w14:paraId="30B45548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6 </w:t>
            </w:r>
          </w:p>
        </w:tc>
      </w:tr>
      <w:tr w:rsidR="00EC1C68" w:rsidRPr="00EC1C68" w14:paraId="09219B0D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41167384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</w:tcBorders>
            <w:shd w:val="clear" w:color="auto" w:fill="auto"/>
          </w:tcPr>
          <w:p w14:paraId="73A1991F" w14:textId="7E209229" w:rsidR="00D439B9" w:rsidRPr="00EC1C68" w:rsidRDefault="00D439B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3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</w:tcPr>
          <w:p w14:paraId="293DD052" w14:textId="6B1489C5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RO_3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</w:tcPr>
          <w:p w14:paraId="46A15A5E" w14:textId="5AC73E02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5</w:t>
            </w:r>
            <w:r w:rsidRPr="00EC1C68">
              <w:rPr>
                <w:b w:val="0"/>
                <w:bCs/>
              </w:rPr>
              <w:t>2.25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</w:tcPr>
          <w:p w14:paraId="3714B0F9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4.26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</w:tcPr>
          <w:p w14:paraId="2FD61EB8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3</w:t>
            </w:r>
            <w:r w:rsidRPr="00EC1C68">
              <w:rPr>
                <w:b w:val="0"/>
                <w:bCs/>
              </w:rPr>
              <w:t>.07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auto"/>
          </w:tcPr>
          <w:p w14:paraId="44653FA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324 </w:t>
            </w:r>
          </w:p>
        </w:tc>
        <w:tc>
          <w:tcPr>
            <w:tcW w:w="736" w:type="dxa"/>
            <w:tcBorders>
              <w:top w:val="nil"/>
            </w:tcBorders>
            <w:shd w:val="clear" w:color="auto" w:fill="auto"/>
          </w:tcPr>
          <w:p w14:paraId="7B47B61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5 </w:t>
            </w:r>
          </w:p>
        </w:tc>
      </w:tr>
      <w:tr w:rsidR="00EC1C68" w:rsidRPr="00EC1C68" w14:paraId="1CFA1905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 w:val="restart"/>
            <w:shd w:val="clear" w:color="auto" w:fill="auto"/>
          </w:tcPr>
          <w:p w14:paraId="6945FD97" w14:textId="7BA34E09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  <w:r w:rsidRPr="00EC1C68">
              <w:rPr>
                <w:rFonts w:hint="eastAsia"/>
              </w:rPr>
              <w:t>B</w:t>
            </w:r>
            <w:r w:rsidRPr="00EC1C68">
              <w:t>rookite</w:t>
            </w:r>
          </w:p>
        </w:tc>
        <w:tc>
          <w:tcPr>
            <w:tcW w:w="1867" w:type="dxa"/>
            <w:tcBorders>
              <w:bottom w:val="nil"/>
            </w:tcBorders>
            <w:shd w:val="clear" w:color="auto" w:fill="auto"/>
          </w:tcPr>
          <w:p w14:paraId="49DF46D0" w14:textId="42942834" w:rsidR="00D439B9" w:rsidRPr="00EC1C68" w:rsidRDefault="00D439B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1 </w:t>
            </w:r>
          </w:p>
        </w:tc>
        <w:tc>
          <w:tcPr>
            <w:tcW w:w="1701" w:type="dxa"/>
            <w:tcBorders>
              <w:bottom w:val="nil"/>
            </w:tcBorders>
            <w:shd w:val="clear" w:color="auto" w:fill="auto"/>
          </w:tcPr>
          <w:p w14:paraId="614947E7" w14:textId="0DF628D4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BO_1</w:t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</w:tcPr>
          <w:p w14:paraId="52A40CAC" w14:textId="72DCF82E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8</w:t>
            </w:r>
            <w:r w:rsidRPr="00EC1C68">
              <w:rPr>
                <w:b w:val="0"/>
                <w:bCs/>
              </w:rPr>
              <w:t>1.21</w:t>
            </w:r>
          </w:p>
        </w:tc>
        <w:tc>
          <w:tcPr>
            <w:tcW w:w="993" w:type="dxa"/>
            <w:tcBorders>
              <w:bottom w:val="nil"/>
            </w:tcBorders>
            <w:shd w:val="clear" w:color="auto" w:fill="auto"/>
          </w:tcPr>
          <w:p w14:paraId="7A86F44E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1.91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</w:tcPr>
          <w:p w14:paraId="26573BAA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51</w:t>
            </w:r>
          </w:p>
        </w:tc>
        <w:tc>
          <w:tcPr>
            <w:tcW w:w="851" w:type="dxa"/>
            <w:tcBorders>
              <w:bottom w:val="nil"/>
            </w:tcBorders>
            <w:shd w:val="clear" w:color="auto" w:fill="auto"/>
          </w:tcPr>
          <w:p w14:paraId="7B98AED0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86 </w:t>
            </w:r>
          </w:p>
        </w:tc>
        <w:tc>
          <w:tcPr>
            <w:tcW w:w="736" w:type="dxa"/>
            <w:tcBorders>
              <w:bottom w:val="nil"/>
            </w:tcBorders>
            <w:shd w:val="clear" w:color="auto" w:fill="auto"/>
          </w:tcPr>
          <w:p w14:paraId="2B775B66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7 </w:t>
            </w:r>
          </w:p>
        </w:tc>
      </w:tr>
      <w:tr w:rsidR="00EC1C68" w:rsidRPr="00EC1C68" w14:paraId="41A5E4EB" w14:textId="77777777" w:rsidTr="004165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419E9ACD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  <w:bottom w:val="nil"/>
            </w:tcBorders>
            <w:shd w:val="clear" w:color="auto" w:fill="auto"/>
          </w:tcPr>
          <w:p w14:paraId="14891FF2" w14:textId="48D72FBA" w:rsidR="00D439B9" w:rsidRPr="00EC1C68" w:rsidRDefault="00D439B9" w:rsidP="00BC0A62">
            <w:pPr>
              <w:pStyle w:val="ae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 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</w:tcPr>
          <w:p w14:paraId="7D5ECEA0" w14:textId="378913F9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BO_2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</w:tcPr>
          <w:p w14:paraId="72D219C0" w14:textId="7FCEC402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7</w:t>
            </w:r>
            <w:r w:rsidRPr="00EC1C68">
              <w:rPr>
                <w:b w:val="0"/>
                <w:bCs/>
              </w:rPr>
              <w:t>6.30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auto"/>
          </w:tcPr>
          <w:p w14:paraId="0132DF27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2.4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</w:tcPr>
          <w:p w14:paraId="17A78D26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.20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</w:tcPr>
          <w:p w14:paraId="11DEA434" w14:textId="4EF8E29E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92 </w:t>
            </w:r>
          </w:p>
        </w:tc>
        <w:tc>
          <w:tcPr>
            <w:tcW w:w="736" w:type="dxa"/>
            <w:tcBorders>
              <w:top w:val="nil"/>
              <w:bottom w:val="nil"/>
            </w:tcBorders>
            <w:shd w:val="clear" w:color="auto" w:fill="auto"/>
          </w:tcPr>
          <w:p w14:paraId="254E231D" w14:textId="6EACA7AA" w:rsidR="00D439B9" w:rsidRPr="00EC1C68" w:rsidRDefault="00D439B9" w:rsidP="00BC0A62">
            <w:pPr>
              <w:pStyle w:val="ae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7 </w:t>
            </w:r>
          </w:p>
        </w:tc>
      </w:tr>
      <w:tr w:rsidR="00EC1C68" w:rsidRPr="00EC1C68" w14:paraId="0E10F935" w14:textId="77777777" w:rsidTr="004165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0" w:type="dxa"/>
            <w:vMerge/>
            <w:shd w:val="clear" w:color="auto" w:fill="auto"/>
          </w:tcPr>
          <w:p w14:paraId="144BD13F" w14:textId="77777777" w:rsidR="00D439B9" w:rsidRPr="00EC1C68" w:rsidRDefault="00D439B9" w:rsidP="00BC0A62">
            <w:pPr>
              <w:pStyle w:val="ae"/>
              <w:spacing w:line="360" w:lineRule="auto"/>
              <w:jc w:val="both"/>
              <w:rPr>
                <w:b/>
                <w:bCs w:val="0"/>
              </w:rPr>
            </w:pPr>
          </w:p>
        </w:tc>
        <w:tc>
          <w:tcPr>
            <w:tcW w:w="1867" w:type="dxa"/>
            <w:tcBorders>
              <w:top w:val="nil"/>
            </w:tcBorders>
            <w:shd w:val="clear" w:color="auto" w:fill="auto"/>
          </w:tcPr>
          <w:p w14:paraId="3E60B163" w14:textId="024ECE70" w:rsidR="00D439B9" w:rsidRPr="00EC1C68" w:rsidRDefault="00D439B9" w:rsidP="00BC0A62">
            <w:pPr>
              <w:pStyle w:val="ae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>3</w:t>
            </w:r>
          </w:p>
        </w:tc>
        <w:tc>
          <w:tcPr>
            <w:tcW w:w="1701" w:type="dxa"/>
            <w:tcBorders>
              <w:top w:val="nil"/>
            </w:tcBorders>
            <w:shd w:val="clear" w:color="auto" w:fill="auto"/>
          </w:tcPr>
          <w:p w14:paraId="14B9B1CD" w14:textId="20D011D3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B</w:t>
            </w:r>
            <w:r w:rsidRPr="00EC1C68">
              <w:rPr>
                <w:b w:val="0"/>
                <w:bCs/>
              </w:rPr>
              <w:t>NBO_3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</w:tcPr>
          <w:p w14:paraId="12A29659" w14:textId="371C7FD3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6</w:t>
            </w:r>
            <w:r w:rsidRPr="00EC1C68">
              <w:rPr>
                <w:b w:val="0"/>
                <w:bCs/>
              </w:rPr>
              <w:t>9.93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</w:tcPr>
          <w:p w14:paraId="026E9C91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-</w:t>
            </w:r>
            <w:r w:rsidRPr="00EC1C68">
              <w:rPr>
                <w:b w:val="0"/>
                <w:bCs/>
              </w:rPr>
              <w:t>3.94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</w:tcPr>
          <w:p w14:paraId="68791E0C" w14:textId="35FC9AC2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rFonts w:hint="eastAsia"/>
                <w:b w:val="0"/>
                <w:bCs/>
              </w:rPr>
              <w:t>8</w:t>
            </w:r>
            <w:r w:rsidRPr="00EC1C68">
              <w:rPr>
                <w:b w:val="0"/>
                <w:bCs/>
              </w:rPr>
              <w:t>.02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auto"/>
          </w:tcPr>
          <w:p w14:paraId="0982951F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296 </w:t>
            </w:r>
          </w:p>
        </w:tc>
        <w:tc>
          <w:tcPr>
            <w:tcW w:w="736" w:type="dxa"/>
            <w:tcBorders>
              <w:top w:val="nil"/>
            </w:tcBorders>
            <w:shd w:val="clear" w:color="auto" w:fill="auto"/>
          </w:tcPr>
          <w:p w14:paraId="719F79CF" w14:textId="77777777" w:rsidR="00D439B9" w:rsidRPr="00EC1C68" w:rsidRDefault="00D439B9" w:rsidP="00BC0A62">
            <w:pPr>
              <w:pStyle w:val="ae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 w:val="0"/>
                <w:bCs/>
              </w:rPr>
            </w:pPr>
            <w:r w:rsidRPr="00EC1C68">
              <w:rPr>
                <w:b w:val="0"/>
                <w:bCs/>
              </w:rPr>
              <w:t xml:space="preserve">9 </w:t>
            </w:r>
          </w:p>
        </w:tc>
      </w:tr>
    </w:tbl>
    <w:p w14:paraId="3C35153C" w14:textId="3C3EF4D2" w:rsidR="00672E5A" w:rsidRPr="00EC1C68" w:rsidRDefault="00BC0A62" w:rsidP="00BC0A62">
      <w:pPr>
        <w:spacing w:before="163" w:line="360" w:lineRule="auto"/>
      </w:pPr>
      <w:r w:rsidRPr="00EC1C68">
        <w:rPr>
          <w:noProof/>
        </w:rPr>
        <w:drawing>
          <wp:inline distT="0" distB="0" distL="0" distR="0" wp14:anchorId="3436133A" wp14:editId="3B5E1DF1">
            <wp:extent cx="5274310" cy="1817370"/>
            <wp:effectExtent l="0" t="0" r="2540" b="0"/>
            <wp:docPr id="61" name="图片 61" descr="グラフ, 折れ線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图片 61" descr="グラフ, 折れ線グラフ&#10;&#10;自動的に生成された説明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1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7C745D" w14:textId="01D3FA88" w:rsidR="00672E5A" w:rsidRPr="00EC1C68" w:rsidRDefault="00672E5A" w:rsidP="00BC0A62">
      <w:pPr>
        <w:pStyle w:val="ac"/>
        <w:framePr w:wrap="notBeside"/>
        <w:spacing w:line="360" w:lineRule="auto"/>
        <w:jc w:val="both"/>
      </w:pPr>
    </w:p>
    <w:p w14:paraId="5088FE42" w14:textId="24524654" w:rsidR="00672E5A" w:rsidRPr="00EC1C68" w:rsidRDefault="00672E5A" w:rsidP="004E572E">
      <w:pPr>
        <w:pStyle w:val="a5"/>
        <w:rPr>
          <w:b/>
          <w:bCs/>
        </w:rPr>
      </w:pPr>
      <w:bookmarkStart w:id="9" w:name="_Ref63704449"/>
      <w:r w:rsidRPr="00EC1C68">
        <w:rPr>
          <w:b/>
          <w:bCs/>
        </w:rPr>
        <w:t>Fig.</w:t>
      </w:r>
      <w:bookmarkEnd w:id="9"/>
      <w:r w:rsidR="00B97C6E">
        <w:rPr>
          <w:b/>
          <w:bCs/>
        </w:rPr>
        <w:t xml:space="preserve"> </w:t>
      </w:r>
      <w:r w:rsidRPr="00EC1C68">
        <w:rPr>
          <w:b/>
          <w:bCs/>
        </w:rPr>
        <w:t>S</w:t>
      </w:r>
      <w:r w:rsidR="00BC0A62" w:rsidRPr="00EC1C68">
        <w:rPr>
          <w:b/>
          <w:bCs/>
        </w:rPr>
        <w:t>3</w:t>
      </w:r>
      <w:r w:rsidR="00B97C6E">
        <w:rPr>
          <w:b/>
          <w:bCs/>
        </w:rPr>
        <w:t>.</w:t>
      </w:r>
      <w:r w:rsidRPr="00EC1C68">
        <w:t xml:space="preserve"> Variations of L* a* b* parameters of pre-oxidated samples as the function of nitridation </w:t>
      </w:r>
      <w:r w:rsidRPr="00EC1C68">
        <w:rPr>
          <w:rFonts w:hint="eastAsia"/>
        </w:rPr>
        <w:t>time</w:t>
      </w:r>
      <w:r w:rsidRPr="00EC1C68">
        <w:t>.</w:t>
      </w:r>
    </w:p>
    <w:p w14:paraId="0D8E4B18" w14:textId="422CE73C" w:rsidR="00EC32DA" w:rsidRPr="00EC1C68" w:rsidRDefault="00EC32DA" w:rsidP="00BC0A62">
      <w:pPr>
        <w:spacing w:before="163" w:line="360" w:lineRule="auto"/>
      </w:pPr>
      <w:bookmarkStart w:id="10" w:name="_Hlk101614393"/>
      <w:r w:rsidRPr="00EC1C68">
        <w:rPr>
          <w:noProof/>
        </w:rPr>
        <w:lastRenderedPageBreak/>
        <w:drawing>
          <wp:inline distT="0" distB="0" distL="0" distR="0" wp14:anchorId="57EE71BE" wp14:editId="734A7F15">
            <wp:extent cx="3611880" cy="2829115"/>
            <wp:effectExtent l="0" t="0" r="7620" b="9525"/>
            <wp:docPr id="62" name="图片 62" descr="グラフ, 棒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图片 62" descr="グラフ, 棒グラフ&#10;&#10;自動的に生成された説明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1880" cy="2829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90301B" w14:textId="0360BB5F" w:rsidR="00EC32DA" w:rsidRPr="00EC1C68" w:rsidRDefault="00EC32DA" w:rsidP="004E572E">
      <w:pPr>
        <w:pStyle w:val="a5"/>
      </w:pPr>
      <w:bookmarkStart w:id="11" w:name="_Ref61973634"/>
      <w:r w:rsidRPr="00EC1C68">
        <w:rPr>
          <w:b/>
          <w:bCs/>
        </w:rPr>
        <w:t xml:space="preserve">Fig. </w:t>
      </w:r>
      <w:bookmarkEnd w:id="11"/>
      <w:r w:rsidRPr="00EC1C68">
        <w:rPr>
          <w:b/>
          <w:bCs/>
        </w:rPr>
        <w:t>S</w:t>
      </w:r>
      <w:r w:rsidR="00BC0A62" w:rsidRPr="00EC1C68">
        <w:rPr>
          <w:b/>
          <w:bCs/>
        </w:rPr>
        <w:t>4</w:t>
      </w:r>
      <w:r w:rsidR="00B97C6E">
        <w:rPr>
          <w:b/>
          <w:bCs/>
        </w:rPr>
        <w:t>.</w:t>
      </w:r>
      <w:r w:rsidRPr="00EC1C68">
        <w:rPr>
          <w:b/>
          <w:bCs/>
        </w:rPr>
        <w:t xml:space="preserve"> </w:t>
      </w:r>
      <w:r w:rsidRPr="00EC1C68">
        <w:t>The deNO</w:t>
      </w:r>
      <w:r w:rsidRPr="00EC1C68">
        <w:rPr>
          <w:i/>
          <w:iCs/>
          <w:vertAlign w:val="subscript"/>
        </w:rPr>
        <w:t>x</w:t>
      </w:r>
      <w:r w:rsidRPr="00EC1C68">
        <w:t xml:space="preserve"> capacity of pre-oxidated B and N co-doped TiO</w:t>
      </w:r>
      <w:r w:rsidRPr="00EC1C68">
        <w:rPr>
          <w:vertAlign w:val="subscript"/>
        </w:rPr>
        <w:t>2</w:t>
      </w:r>
      <w:r w:rsidRPr="00EC1C68">
        <w:t xml:space="preserve"> </w:t>
      </w:r>
      <w:r w:rsidR="00CD2D46" w:rsidRPr="00EC1C68">
        <w:t xml:space="preserve">prepared by different </w:t>
      </w:r>
      <w:r w:rsidRPr="00EC1C68">
        <w:t>nitridat</w:t>
      </w:r>
      <w:r w:rsidR="00CD2D46" w:rsidRPr="00EC1C68">
        <w:t>ion</w:t>
      </w:r>
      <w:r w:rsidRPr="00EC1C68">
        <w:t xml:space="preserve"> time (1, 2</w:t>
      </w:r>
      <w:r w:rsidR="00CD2D46" w:rsidRPr="00EC1C68">
        <w:t>,</w:t>
      </w:r>
      <w:r w:rsidRPr="00EC1C68">
        <w:t xml:space="preserve"> and 3 h). The columns are grouped by crystal phases. Red is for anatase, blue is for rutile and green is for brookite. Three kinds of irradiation lights (λ &gt; 510, 400</w:t>
      </w:r>
      <w:r w:rsidR="00CD2D46" w:rsidRPr="00EC1C68">
        <w:t>,</w:t>
      </w:r>
      <w:r w:rsidRPr="00EC1C68">
        <w:t xml:space="preserve"> and 290 nm) are utilized to investigate the specific photocatalytic activity </w:t>
      </w:r>
      <w:r w:rsidR="00CD2D46" w:rsidRPr="00EC1C68">
        <w:t>under</w:t>
      </w:r>
      <w:r w:rsidRPr="00EC1C68">
        <w:t xml:space="preserve"> different light </w:t>
      </w:r>
      <w:r w:rsidR="00CD2D46" w:rsidRPr="00EC1C68">
        <w:t>wavelengths</w:t>
      </w:r>
      <w:r w:rsidRPr="00EC1C68">
        <w:t>.</w:t>
      </w:r>
      <w:bookmarkEnd w:id="10"/>
    </w:p>
    <w:p w14:paraId="2115AAB8" w14:textId="54CD5D30" w:rsidR="00EC32DA" w:rsidRPr="00EC1C68" w:rsidRDefault="00EC32DA" w:rsidP="00CD2D46">
      <w:pPr>
        <w:spacing w:before="163" w:line="360" w:lineRule="auto"/>
        <w:ind w:firstLineChars="0" w:firstLine="0"/>
      </w:pPr>
    </w:p>
    <w:p w14:paraId="43499073" w14:textId="657CDA58" w:rsidR="00EC32DA" w:rsidRPr="00EC1C68" w:rsidRDefault="00CD2D46" w:rsidP="00CD2D46">
      <w:pPr>
        <w:spacing w:before="163" w:line="360" w:lineRule="auto"/>
        <w:ind w:firstLineChars="0" w:firstLine="0"/>
      </w:pPr>
      <w:r w:rsidRPr="00EC1C68">
        <w:rPr>
          <w:rFonts w:hint="eastAsia"/>
          <w:noProof/>
        </w:rPr>
        <w:drawing>
          <wp:inline distT="0" distB="0" distL="0" distR="0" wp14:anchorId="160106B1" wp14:editId="2BD39CB7">
            <wp:extent cx="5274360" cy="2102040"/>
            <wp:effectExtent l="0" t="0" r="2540" b="0"/>
            <wp:docPr id="76" name="图片 76" descr="グラフ, 棒グラフ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图片 76" descr="グラフ, 棒グラフ&#10;&#10;自動的に生成された説明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60" cy="210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914223" w14:textId="0A016348" w:rsidR="00EC32DA" w:rsidRPr="00EC1C68" w:rsidRDefault="00EC32DA" w:rsidP="00CD2D46">
      <w:pPr>
        <w:spacing w:before="163" w:line="360" w:lineRule="auto"/>
        <w:ind w:firstLineChars="0" w:firstLine="0"/>
      </w:pPr>
      <w:r w:rsidRPr="00EC1C68">
        <w:rPr>
          <w:b/>
          <w:bCs/>
        </w:rPr>
        <w:t>Fig. S</w:t>
      </w:r>
      <w:r w:rsidR="00BC0A62" w:rsidRPr="00EC1C68">
        <w:rPr>
          <w:b/>
          <w:bCs/>
        </w:rPr>
        <w:t>5</w:t>
      </w:r>
      <w:r w:rsidR="00B97C6E">
        <w:rPr>
          <w:b/>
          <w:bCs/>
        </w:rPr>
        <w:t>.</w:t>
      </w:r>
      <w:r w:rsidRPr="00EC1C68">
        <w:rPr>
          <w:b/>
          <w:bCs/>
        </w:rPr>
        <w:t xml:space="preserve"> </w:t>
      </w:r>
      <w:r w:rsidRPr="00EC1C68">
        <w:t>The NO photodegradation capacity under λ &gt; 510 nm, λ &gt; 400 nm</w:t>
      </w:r>
      <w:r w:rsidR="00CD2D46" w:rsidRPr="00EC1C68">
        <w:t>,</w:t>
      </w:r>
      <w:r w:rsidRPr="00EC1C68">
        <w:t xml:space="preserve"> and λ &gt; 290m nm light irradiation for (a) various photocatalysts, together with Degussa P25 as a reference and (b) The results of five times cycling experiments under successive visible light irradiation (λ ≥ 400 nm). N is cycling times. </w:t>
      </w:r>
    </w:p>
    <w:p w14:paraId="381BD9D8" w14:textId="77777777" w:rsidR="005F1253" w:rsidRDefault="005F1253" w:rsidP="00CD0BA7">
      <w:pPr>
        <w:spacing w:before="163" w:line="360" w:lineRule="exact"/>
        <w:jc w:val="center"/>
        <w:rPr>
          <w:b/>
          <w:bCs/>
        </w:rPr>
      </w:pPr>
      <w:bookmarkStart w:id="12" w:name="_Hlk116583403"/>
    </w:p>
    <w:p w14:paraId="7C3FEA73" w14:textId="1C064899" w:rsidR="00CD0BA7" w:rsidRPr="00EC1C68" w:rsidRDefault="00E41100" w:rsidP="00CD0BA7">
      <w:pPr>
        <w:spacing w:before="163" w:line="360" w:lineRule="exact"/>
        <w:jc w:val="center"/>
      </w:pPr>
      <w:r w:rsidRPr="00EC1C68">
        <w:rPr>
          <w:b/>
          <w:bCs/>
        </w:rPr>
        <w:lastRenderedPageBreak/>
        <w:t>Table S</w:t>
      </w:r>
      <w:r w:rsidR="00BC0A62" w:rsidRPr="00EC1C68">
        <w:rPr>
          <w:b/>
          <w:bCs/>
        </w:rPr>
        <w:t>3</w:t>
      </w:r>
      <w:r w:rsidRPr="00EC1C68">
        <w:t xml:space="preserve">. Comparisons of different photocatalysts for photocatalytic </w:t>
      </w:r>
    </w:p>
    <w:p w14:paraId="4E8B2246" w14:textId="5BB72105" w:rsidR="00E41100" w:rsidRPr="00EC1C68" w:rsidRDefault="00E41100" w:rsidP="00CD0BA7">
      <w:pPr>
        <w:spacing w:before="163" w:line="360" w:lineRule="exact"/>
        <w:jc w:val="center"/>
      </w:pPr>
      <w:r w:rsidRPr="00EC1C68">
        <w:t>NO</w:t>
      </w:r>
      <w:r w:rsidRPr="00EC1C68">
        <w:rPr>
          <w:vertAlign w:val="subscript"/>
        </w:rPr>
        <w:t xml:space="preserve"> </w:t>
      </w:r>
      <w:r w:rsidRPr="00EC1C68">
        <w:t>removal</w:t>
      </w:r>
      <w:r w:rsidR="00CD0BA7" w:rsidRPr="00EC1C68">
        <w:rPr>
          <w:rFonts w:eastAsia="游明朝" w:hint="eastAsia"/>
          <w:lang w:eastAsia="ja-JP"/>
        </w:rPr>
        <w:t xml:space="preserve"> </w:t>
      </w:r>
      <w:r w:rsidRPr="00EC1C68">
        <w:t>under visible light irradiation (</w:t>
      </w:r>
      <w:r w:rsidRPr="002605C7">
        <w:rPr>
          <w:i/>
        </w:rPr>
        <w:t>λ</w:t>
      </w:r>
      <w:r w:rsidR="005276AE">
        <w:t xml:space="preserve"> </w:t>
      </w:r>
      <w:r w:rsidRPr="00EC1C68">
        <w:t>˃</w:t>
      </w:r>
      <w:r w:rsidR="005276AE">
        <w:t xml:space="preserve"> </w:t>
      </w:r>
      <w:r w:rsidRPr="00EC1C68">
        <w:t>400 nm)</w:t>
      </w:r>
    </w:p>
    <w:tbl>
      <w:tblPr>
        <w:tblW w:w="6351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451"/>
        <w:gridCol w:w="2464"/>
        <w:gridCol w:w="1436"/>
      </w:tblGrid>
      <w:tr w:rsidR="00EC1C68" w:rsidRPr="00EC1C68" w14:paraId="0EE1B16B" w14:textId="77777777" w:rsidTr="00F73B34">
        <w:trPr>
          <w:trHeight w:val="387"/>
          <w:jc w:val="center"/>
        </w:trPr>
        <w:tc>
          <w:tcPr>
            <w:tcW w:w="2451" w:type="dxa"/>
            <w:tcBorders>
              <w:top w:val="single" w:sz="12" w:space="0" w:color="auto"/>
              <w:bottom w:val="single" w:sz="8" w:space="0" w:color="auto"/>
            </w:tcBorders>
          </w:tcPr>
          <w:p w14:paraId="4AAEA834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P</w:t>
            </w:r>
            <w:r w:rsidRPr="00EC1C68">
              <w:rPr>
                <w:rFonts w:hint="eastAsia"/>
              </w:rPr>
              <w:t>hoto</w:t>
            </w:r>
            <w:r w:rsidRPr="00EC1C68">
              <w:t>catalyst</w:t>
            </w:r>
          </w:p>
        </w:tc>
        <w:tc>
          <w:tcPr>
            <w:tcW w:w="2464" w:type="dxa"/>
            <w:tcBorders>
              <w:top w:val="single" w:sz="12" w:space="0" w:color="auto"/>
              <w:bottom w:val="single" w:sz="8" w:space="0" w:color="auto"/>
            </w:tcBorders>
          </w:tcPr>
          <w:p w14:paraId="2977A563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Activity (%)</w:t>
            </w:r>
          </w:p>
        </w:tc>
        <w:tc>
          <w:tcPr>
            <w:tcW w:w="1436" w:type="dxa"/>
            <w:tcBorders>
              <w:top w:val="single" w:sz="12" w:space="0" w:color="auto"/>
              <w:bottom w:val="single" w:sz="8" w:space="0" w:color="auto"/>
            </w:tcBorders>
          </w:tcPr>
          <w:p w14:paraId="6E10A047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Reference</w:t>
            </w:r>
          </w:p>
        </w:tc>
      </w:tr>
      <w:tr w:rsidR="00EC1C68" w:rsidRPr="00EC1C68" w14:paraId="1B5C9793" w14:textId="77777777" w:rsidTr="00F73B34">
        <w:trPr>
          <w:trHeight w:val="387"/>
          <w:jc w:val="center"/>
        </w:trPr>
        <w:tc>
          <w:tcPr>
            <w:tcW w:w="2451" w:type="dxa"/>
            <w:tcBorders>
              <w:top w:val="single" w:sz="8" w:space="0" w:color="auto"/>
            </w:tcBorders>
          </w:tcPr>
          <w:p w14:paraId="035FFF76" w14:textId="77777777" w:rsidR="00E41100" w:rsidRPr="00EC1C68" w:rsidRDefault="00E41100" w:rsidP="00CD0BA7">
            <w:pPr>
              <w:spacing w:before="163" w:line="240" w:lineRule="exact"/>
            </w:pPr>
            <w:proofErr w:type="spellStart"/>
            <w:r w:rsidRPr="00EC1C68">
              <w:rPr>
                <w:rFonts w:hint="eastAsia"/>
              </w:rPr>
              <w:t>G</w:t>
            </w:r>
            <w:r w:rsidRPr="00EC1C68">
              <w:t>aON</w:t>
            </w:r>
            <w:proofErr w:type="spellEnd"/>
          </w:p>
        </w:tc>
        <w:tc>
          <w:tcPr>
            <w:tcW w:w="2464" w:type="dxa"/>
            <w:tcBorders>
              <w:top w:val="single" w:sz="8" w:space="0" w:color="auto"/>
            </w:tcBorders>
          </w:tcPr>
          <w:p w14:paraId="14D7FE14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1</w:t>
            </w:r>
            <w:r w:rsidRPr="00EC1C68">
              <w:t>0</w:t>
            </w:r>
          </w:p>
        </w:tc>
        <w:tc>
          <w:tcPr>
            <w:tcW w:w="1436" w:type="dxa"/>
            <w:tcBorders>
              <w:top w:val="single" w:sz="8" w:space="0" w:color="auto"/>
            </w:tcBorders>
          </w:tcPr>
          <w:p w14:paraId="3D3AFF30" w14:textId="0BF8E7CC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Asakura&lt;/Author&gt;&lt;Year&gt;2018&lt;/Year&gt;&lt;RecNum&gt;1323&lt;/RecNum&gt;&lt;DisplayText&gt;[1]&lt;/DisplayText&gt;&lt;record&gt;&lt;rec-number&gt;1323&lt;/rec-number&gt;&lt;foreign-keys&gt;&lt;key app="EN" db-id="s2t92vw5s5spe2eet96xr0dkt2dtwtts0dz5"&gt;1323&lt;/key&gt;&lt;/foreign-keys&gt;&lt;ref-type name="Journal Article"&gt;17&lt;/ref-type&gt;&lt;contributors&gt;&lt;authors&gt;&lt;author&gt;Asakura, Yusuke&lt;/author&gt;&lt;author&gt;Inaguma, Yoshiyuki&lt;/author&gt;&lt;author&gt;Ueda, Koichiro&lt;/author&gt;&lt;author&gt;Masubuchi, Yuji&lt;/author&gt;&lt;author&gt;Yin, Shu&lt;/author&gt;&lt;/authors&gt;&lt;/contributors&gt;&lt;titles&gt;&lt;title&gt;Synthesis of gallium oxynitride nanoparticles through hydrothermal reaction in the presence of acetylene black and their photocatalytic NO x decomposition&lt;/title&gt;&lt;secondary-title&gt;Nanoscale&lt;/secondary-title&gt;&lt;/titles&gt;&lt;periodical&gt;&lt;full-title&gt;Nanoscale&lt;/full-title&gt;&lt;/periodical&gt;&lt;pages&gt;1837-1844&lt;/pages&gt;&lt;volume&gt;10&lt;/volume&gt;&lt;number&gt;4&lt;/number&gt;&lt;dates&gt;&lt;year&gt;2018&lt;/year&gt;&lt;/dates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1" w:tooltip="Asakura, 2018 #1323" w:history="1">
              <w:r w:rsidRPr="00EC1C68">
                <w:t>1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5D479666" w14:textId="77777777" w:rsidTr="00F73B34">
        <w:trPr>
          <w:trHeight w:val="387"/>
          <w:jc w:val="center"/>
        </w:trPr>
        <w:tc>
          <w:tcPr>
            <w:tcW w:w="2451" w:type="dxa"/>
          </w:tcPr>
          <w:p w14:paraId="4A2FB2A6" w14:textId="77777777" w:rsidR="00E41100" w:rsidRPr="00EC1C68" w:rsidRDefault="00E41100" w:rsidP="00CD0BA7">
            <w:pPr>
              <w:spacing w:before="163" w:line="240" w:lineRule="exact"/>
              <w:rPr>
                <w:rFonts w:eastAsia="SimSun"/>
              </w:rPr>
            </w:pPr>
            <w:proofErr w:type="spellStart"/>
            <w:r w:rsidRPr="00EC1C68">
              <w:rPr>
                <w:rFonts w:eastAsia="SimSun"/>
              </w:rPr>
              <w:t>GaN:ZnO</w:t>
            </w:r>
            <w:proofErr w:type="spellEnd"/>
          </w:p>
          <w:p w14:paraId="22E578C0" w14:textId="77777777" w:rsidR="00E41100" w:rsidRPr="00EC1C68" w:rsidRDefault="00E41100" w:rsidP="00CD0BA7">
            <w:pPr>
              <w:spacing w:before="163" w:line="240" w:lineRule="exact"/>
            </w:pPr>
            <w:bookmarkStart w:id="13" w:name="_Hlk25817497"/>
            <w:r w:rsidRPr="00EC1C68">
              <w:t>BiVO</w:t>
            </w:r>
            <w:r w:rsidRPr="00EC1C68">
              <w:rPr>
                <w:vertAlign w:val="subscript"/>
              </w:rPr>
              <w:t>4</w:t>
            </w:r>
            <w:bookmarkEnd w:id="13"/>
          </w:p>
        </w:tc>
        <w:tc>
          <w:tcPr>
            <w:tcW w:w="2464" w:type="dxa"/>
          </w:tcPr>
          <w:p w14:paraId="58562D8C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1</w:t>
            </w:r>
            <w:r w:rsidRPr="00EC1C68">
              <w:t>2</w:t>
            </w:r>
          </w:p>
          <w:p w14:paraId="7D1E3EDB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1</w:t>
            </w:r>
            <w:r w:rsidRPr="00EC1C68">
              <w:t>5</w:t>
            </w:r>
          </w:p>
        </w:tc>
        <w:tc>
          <w:tcPr>
            <w:tcW w:w="1436" w:type="dxa"/>
          </w:tcPr>
          <w:p w14:paraId="0C5E4016" w14:textId="3C2CE341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Asakura&lt;/Author&gt;&lt;Year&gt;2019&lt;/Year&gt;&lt;RecNum&gt;1317&lt;/RecNum&gt;&lt;DisplayText&gt;[2]&lt;/DisplayText&gt;&lt;record&gt;&lt;rec-number&gt;1317&lt;/rec-number&gt;&lt;foreign-keys&gt;&lt;key app="EN" db-id="s2t92vw5s5spe2eet96xr0dkt2dtwtts0dz5"&gt;1317&lt;/key&gt;&lt;/foreign-keys&gt;&lt;ref-type name="Journal Article"&gt;17&lt;/ref-type&gt;&lt;contributors&gt;&lt;authors&gt;&lt;author&gt;Asakura, Yusuke&lt;/author&gt;&lt;author&gt;Nishimura, Yukiho&lt;/author&gt;&lt;author&gt;Masubuchi, Yuji&lt;/author&gt;&lt;author&gt;Yin, Shu&lt;/author&gt;&lt;/authors&gt;&lt;/contributors&gt;&lt;titles&gt;&lt;title&gt;Utility of ZnGa2O4 Nanoparticles Obtained Hydrothermally for Preparation of GaN: ZnO Solid Solution Nanoparticles and Transparent Films&lt;/title&gt;&lt;secondary-title&gt;European Journal of Inorganic Chemistry&lt;/secondary-title&gt;&lt;/titles&gt;&lt;periodical&gt;&lt;full-title&gt;European Journal of Inorganic Chemistry&lt;/full-title&gt;&lt;/periodical&gt;&lt;pages&gt;1999-2005&lt;/pages&gt;&lt;volume&gt;2019&lt;/volume&gt;&lt;number&gt;14&lt;/number&gt;&lt;dates&gt;&lt;year&gt;2019&lt;/year&gt;&lt;/dates&gt;&lt;isbn&gt;1434-1948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2" w:tooltip="Asakura, 2019 #1317" w:history="1">
              <w:r w:rsidRPr="00EC1C68">
                <w:t>2</w:t>
              </w:r>
            </w:hyperlink>
            <w:r w:rsidRPr="00EC1C68">
              <w:t>]</w:t>
            </w:r>
            <w:r w:rsidRPr="00EC1C68">
              <w:fldChar w:fldCharType="end"/>
            </w:r>
          </w:p>
          <w:p w14:paraId="16CD4E75" w14:textId="2116FA13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Gu&lt;/Author&gt;&lt;Year&gt;2020&lt;/Year&gt;&lt;RecNum&gt;1492&lt;/RecNum&gt;&lt;DisplayText&gt;[3]&lt;/DisplayText&gt;&lt;record&gt;&lt;rec-number&gt;1492&lt;/rec-number&gt;&lt;foreign-keys&gt;&lt;key app="EN" db-id="s2t92vw5s5spe2eet96xr0dkt2dtwtts0dz5"&gt;1492&lt;/key&gt;&lt;/foreign-keys&gt;&lt;ref-type name="Journal Article"&gt;17&lt;/ref-type&gt;&lt;contributors&gt;&lt;authors&gt;&lt;author&gt;Gu, Zhanyong&lt;/author&gt;&lt;author&gt;Zhang, Biao&lt;/author&gt;&lt;author&gt;Asakura, Yusuke&lt;/author&gt;&lt;author&gt;Tsukuda, Satoshi&lt;/author&gt;&lt;author&gt;Kato, Hideki&lt;/author&gt;&lt;author&gt;Kakihana, Masato&lt;/author&gt;&lt;author&gt;Yin, Shu&lt;/author&gt;&lt;/authors&gt;&lt;/contributors&gt;&lt;titles&gt;&lt;title&gt;Alkali-assisted hydrothermal preparation of g-C3N4/rGO nanocomposites with highly enhanced photocatalytic NOx removal activity&lt;/title&gt;&lt;secondary-title&gt;Applied Surface Science&lt;/secondary-title&gt;&lt;/titles&gt;&lt;periodical&gt;&lt;full-title&gt;Applied Surface Science&lt;/full-title&gt;&lt;/periodical&gt;&lt;pages&gt;146213&lt;/pages&gt;&lt;dates&gt;&lt;year&gt;2020&lt;/year&gt;&lt;/dates&gt;&lt;isbn&gt;0169-4332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3" w:tooltip="Gu, 2020 #1492" w:history="1">
              <w:r w:rsidRPr="00EC1C68">
                <w:t>3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5F701C63" w14:textId="77777777" w:rsidTr="00F73B34">
        <w:trPr>
          <w:trHeight w:val="387"/>
          <w:jc w:val="center"/>
        </w:trPr>
        <w:tc>
          <w:tcPr>
            <w:tcW w:w="2451" w:type="dxa"/>
          </w:tcPr>
          <w:p w14:paraId="1E61B43A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C</w:t>
            </w:r>
            <w:r w:rsidRPr="00EC1C68">
              <w:t>a-</w:t>
            </w:r>
            <w:proofErr w:type="spellStart"/>
            <w:r w:rsidRPr="00EC1C68">
              <w:t>siloxene</w:t>
            </w:r>
            <w:proofErr w:type="spellEnd"/>
          </w:p>
        </w:tc>
        <w:tc>
          <w:tcPr>
            <w:tcW w:w="2464" w:type="dxa"/>
          </w:tcPr>
          <w:p w14:paraId="254BE180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2</w:t>
            </w:r>
            <w:r w:rsidRPr="00EC1C68">
              <w:t>0</w:t>
            </w:r>
          </w:p>
        </w:tc>
        <w:tc>
          <w:tcPr>
            <w:tcW w:w="1436" w:type="dxa"/>
          </w:tcPr>
          <w:p w14:paraId="6B16A977" w14:textId="09846CFE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Imagawa&lt;/Author&gt;&lt;Year&gt;2018&lt;/Year&gt;&lt;RecNum&gt;1288&lt;/RecNum&gt;&lt;DisplayText&gt;[4]&lt;/DisplayText&gt;&lt;record&gt;&lt;rec-number&gt;1288&lt;/rec-number&gt;&lt;foreign-keys&gt;&lt;key app="EN" db-id="s2t92vw5s5spe2eet96xr0dkt2dtwtts0dz5"&gt;1288&lt;/key&gt;&lt;/foreign-keys&gt;&lt;ref-type name="Journal Article"&gt;17&lt;/ref-type&gt;&lt;contributors&gt;&lt;authors&gt;&lt;author&gt;Imagawa, Haruo&lt;/author&gt;&lt;author&gt;Wu, Xiaoyong&lt;/author&gt;&lt;author&gt;Itahara, Hiroshi&lt;/author&gt;&lt;author&gt;Yin, Shu&lt;/author&gt;&lt;author&gt;Kojima, Kazunobu&lt;/author&gt;&lt;author&gt;Chichibu, Shigefusa F&lt;/author&gt;&lt;author&gt;Sato, Tsugio&lt;/author&gt;&lt;/authors&gt;&lt;/contributors&gt;&lt;titles&gt;&lt;title&gt;Photocatalytic NO removal over calcium-bridged siloxenes under ultraviolet and visible light irradiation&lt;/title&gt;&lt;secondary-title&gt;Dalton Transactions&lt;/secondary-title&gt;&lt;/titles&gt;&lt;periodical&gt;&lt;full-title&gt;Dalton Transactions&lt;/full-title&gt;&lt;/periodical&gt;&lt;pages&gt;7070-7076&lt;/pages&gt;&lt;volume&gt;47&lt;/volume&gt;&lt;number&gt;20&lt;/number&gt;&lt;dates&gt;&lt;year&gt;2018&lt;/year&gt;&lt;/dates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4" w:tooltip="Imagawa, 2018 #1288" w:history="1">
              <w:r w:rsidRPr="00EC1C68">
                <w:t>4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4483B180" w14:textId="77777777" w:rsidTr="00F73B34">
        <w:trPr>
          <w:trHeight w:val="387"/>
          <w:jc w:val="center"/>
        </w:trPr>
        <w:tc>
          <w:tcPr>
            <w:tcW w:w="2451" w:type="dxa"/>
          </w:tcPr>
          <w:p w14:paraId="6AFDDA01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P</w:t>
            </w:r>
            <w:r w:rsidRPr="00EC1C68">
              <w:t>25 (TiO</w:t>
            </w:r>
            <w:r w:rsidRPr="00EC1C68">
              <w:rPr>
                <w:vertAlign w:val="subscript"/>
              </w:rPr>
              <w:t>2</w:t>
            </w:r>
            <w:r w:rsidRPr="00EC1C68">
              <w:t>)</w:t>
            </w:r>
          </w:p>
        </w:tc>
        <w:tc>
          <w:tcPr>
            <w:tcW w:w="2464" w:type="dxa"/>
          </w:tcPr>
          <w:p w14:paraId="27A1429D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2</w:t>
            </w:r>
            <w:r w:rsidRPr="00EC1C68">
              <w:t>0.9</w:t>
            </w:r>
          </w:p>
        </w:tc>
        <w:tc>
          <w:tcPr>
            <w:tcW w:w="1436" w:type="dxa"/>
          </w:tcPr>
          <w:p w14:paraId="70854A63" w14:textId="77777777" w:rsidR="00E41100" w:rsidRPr="00EC1C68" w:rsidRDefault="00E41100" w:rsidP="00CD0BA7">
            <w:pPr>
              <w:spacing w:before="163" w:line="240" w:lineRule="exact"/>
            </w:pPr>
          </w:p>
        </w:tc>
      </w:tr>
      <w:tr w:rsidR="00EC1C68" w:rsidRPr="00EC1C68" w14:paraId="6A84B75E" w14:textId="77777777" w:rsidTr="00F73B34">
        <w:trPr>
          <w:trHeight w:val="387"/>
          <w:jc w:val="center"/>
        </w:trPr>
        <w:tc>
          <w:tcPr>
            <w:tcW w:w="2451" w:type="dxa"/>
          </w:tcPr>
          <w:p w14:paraId="0B3D46F5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C</w:t>
            </w:r>
            <w:r w:rsidRPr="00EC1C68">
              <w:t>-TiO</w:t>
            </w:r>
            <w:r w:rsidRPr="00EC1C68">
              <w:rPr>
                <w:vertAlign w:val="subscript"/>
              </w:rPr>
              <w:t>2</w:t>
            </w:r>
          </w:p>
        </w:tc>
        <w:tc>
          <w:tcPr>
            <w:tcW w:w="2464" w:type="dxa"/>
          </w:tcPr>
          <w:p w14:paraId="48D7D51C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2</w:t>
            </w:r>
            <w:r w:rsidRPr="00EC1C68">
              <w:t>9</w:t>
            </w:r>
          </w:p>
        </w:tc>
        <w:tc>
          <w:tcPr>
            <w:tcW w:w="1436" w:type="dxa"/>
          </w:tcPr>
          <w:p w14:paraId="1B175E2D" w14:textId="5771ECB6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Wu&lt;/Author&gt;&lt;Year&gt;2014&lt;/Year&gt;&lt;RecNum&gt;1325&lt;/RecNum&gt;&lt;DisplayText&gt;[5, 6]&lt;/DisplayText&gt;&lt;record&gt;&lt;rec-number&gt;1325&lt;/rec-number&gt;&lt;foreign-keys&gt;&lt;key app="EN" db-id="s2t92vw5s5spe2eet96xr0dkt2dtwtts0dz5"&gt;1325&lt;/key&gt;&lt;/foreign-keys&gt;&lt;ref-type name="Journal Article"&gt;17&lt;/ref-type&gt;&lt;contributors&gt;&lt;authors&gt;&lt;author&gt;Wu, Xiaoyong&lt;/author&gt;&lt;author&gt;Yin, Shu&lt;/author&gt;&lt;author&gt;Dong, Qiang&lt;/author&gt;&lt;author&gt;Sato, Tsugio&lt;/author&gt;&lt;/authors&gt;&lt;/contributors&gt;&lt;titles&gt;&lt;title&gt;Blue/green/red colour emitting up-conversion phosphors coupled C-TiO2 composites with UV, visible and NIR responsive photocatalytic performance&lt;/title&gt;&lt;secondary-title&gt;Applied Catalysis B: Environmental&lt;/secondary-title&gt;&lt;/titles&gt;&lt;periodical&gt;&lt;full-title&gt;Applied Catalysis B: Environmental&lt;/full-title&gt;&lt;/periodical&gt;&lt;pages&gt;257-264&lt;/pages&gt;&lt;volume&gt;156&lt;/volume&gt;&lt;dates&gt;&lt;year&gt;2014&lt;/year&gt;&lt;/dates&gt;&lt;isbn&gt;0926-3373&lt;/isbn&gt;&lt;urls&gt;&lt;/urls&gt;&lt;/record&gt;&lt;/Cite&gt;&lt;Cite&gt;&lt;Author&gt;Wu&lt;/Author&gt;&lt;Year&gt;2017&lt;/Year&gt;&lt;RecNum&gt;466&lt;/RecNum&gt;&lt;record&gt;&lt;rec-number&gt;466&lt;/rec-number&gt;&lt;foreign-keys&gt;&lt;key app="EN" db-id="s2t92vw5s5spe2eet96xr0dkt2dtwtts0dz5"&gt;466&lt;/key&gt;&lt;/foreign-keys&gt;&lt;ref-type name="Journal Article"&gt;17&lt;/ref-type&gt;&lt;contributors&gt;&lt;authors&gt;&lt;author&gt;Wu, Xiaoyong&lt;/author&gt;&lt;author&gt;Zhang, Keke&lt;/author&gt;&lt;author&gt;Zhang, Gaoke&lt;/author&gt;&lt;author&gt;Yin, Shu&lt;/author&gt;&lt;/authors&gt;&lt;/contributors&gt;&lt;titles&gt;&lt;title&gt;Facile preparation of BiOX (X= Cl, Br, I) nanoparticles and up-conversion phosphors/BiOBr composites for efficient degradation of NO gas: Oxygen vacancy effect and near infrared light responsive mechanism&lt;/title&gt;&lt;secondary-title&gt;Chemical Engineering Journal&lt;/secondary-title&gt;&lt;/titles&gt;&lt;periodical&gt;&lt;full-title&gt;Chemical Engineering Journal&lt;/full-title&gt;&lt;/periodical&gt;&lt;pages&gt;59-70&lt;/pages&gt;&lt;volume&gt;325&lt;/volume&gt;&lt;dates&gt;&lt;year&gt;2017&lt;/year&gt;&lt;/dates&gt;&lt;isbn&gt;1385-8947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5" w:tooltip="Wu, 2014 #1325" w:history="1">
              <w:r w:rsidRPr="00EC1C68">
                <w:t>5</w:t>
              </w:r>
            </w:hyperlink>
            <w:r w:rsidRPr="00EC1C68">
              <w:t>, S-</w:t>
            </w:r>
            <w:hyperlink w:anchor="_ENREF_6" w:tooltip="Wu, 2017 #466" w:history="1">
              <w:r w:rsidRPr="00EC1C68">
                <w:t>6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020C60D0" w14:textId="77777777" w:rsidTr="00F73B34">
        <w:trPr>
          <w:trHeight w:val="387"/>
          <w:jc w:val="center"/>
        </w:trPr>
        <w:tc>
          <w:tcPr>
            <w:tcW w:w="2451" w:type="dxa"/>
          </w:tcPr>
          <w:p w14:paraId="007B74E2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N</w:t>
            </w:r>
            <w:r w:rsidRPr="00EC1C68">
              <w:t>-TiO</w:t>
            </w:r>
            <w:r w:rsidRPr="00EC1C68">
              <w:rPr>
                <w:vertAlign w:val="subscript"/>
              </w:rPr>
              <w:t>2</w:t>
            </w:r>
          </w:p>
        </w:tc>
        <w:tc>
          <w:tcPr>
            <w:tcW w:w="2464" w:type="dxa"/>
          </w:tcPr>
          <w:p w14:paraId="1B3FAC83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3</w:t>
            </w:r>
            <w:r w:rsidRPr="00EC1C68">
              <w:t>0</w:t>
            </w:r>
          </w:p>
        </w:tc>
        <w:tc>
          <w:tcPr>
            <w:tcW w:w="1436" w:type="dxa"/>
          </w:tcPr>
          <w:p w14:paraId="74C9F016" w14:textId="48826FD8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Yin&lt;/Author&gt;&lt;Year&gt;2008&lt;/Year&gt;&lt;RecNum&gt;1320&lt;/RecNum&gt;&lt;DisplayText&gt;[6, 7]&lt;/DisplayText&gt;&lt;record&gt;&lt;rec-number&gt;1320&lt;/rec-number&gt;&lt;foreign-keys&gt;&lt;key app="EN" db-id="s2t92vw5s5spe2eet96xr0dkt2dtwtts0dz5"&gt;1320&lt;/key&gt;&lt;/foreign-keys&gt;&lt;ref-type name="Journal Article"&gt;17&lt;/ref-type&gt;&lt;contributors&gt;&lt;authors&gt;&lt;author&gt;Yin, Shu&lt;/author&gt;&lt;author&gt;Liu, Bin&lt;/author&gt;&lt;author&gt;Zhang, Peilin&lt;/author&gt;&lt;author&gt;Morikawa, Takeshi&lt;/author&gt;&lt;author&gt;Yamanaka, Ken-ichi&lt;/author&gt;&lt;author&gt;Sato, Tsugio&lt;/author&gt;&lt;/authors&gt;&lt;/contributors&gt;&lt;titles&gt;&lt;title&gt;Photocatalytic oxidation of NO x under visible LED light irradiation over nitrogen-doped titania particles with iron or platinum loading&lt;/title&gt;&lt;secondary-title&gt;The Journal of Physical Chemistry C&lt;/secondary-title&gt;&lt;/titles&gt;&lt;periodical&gt;&lt;full-title&gt;The Journal of Physical Chemistry C&lt;/full-title&gt;&lt;/periodical&gt;&lt;pages&gt;12425-12431&lt;/pages&gt;&lt;volume&gt;112&lt;/volume&gt;&lt;number&gt;32&lt;/number&gt;&lt;dates&gt;&lt;year&gt;2008&lt;/year&gt;&lt;/dates&gt;&lt;isbn&gt;1932-7447&lt;/isbn&gt;&lt;urls&gt;&lt;/urls&gt;&lt;/record&gt;&lt;/Cite&gt;&lt;Cite&gt;&lt;Author&gt;Wu&lt;/Author&gt;&lt;Year&gt;2017&lt;/Year&gt;&lt;RecNum&gt;466&lt;/RecNum&gt;&lt;record&gt;&lt;rec-number&gt;466&lt;/rec-number&gt;&lt;foreign-keys&gt;&lt;key app="EN" db-id="s2t92vw5s5spe2eet96xr0dkt2dtwtts0dz5"&gt;466&lt;/key&gt;&lt;/foreign-keys&gt;&lt;ref-type name="Journal Article"&gt;17&lt;/ref-type&gt;&lt;contributors&gt;&lt;authors&gt;&lt;author&gt;Wu, Xiaoyong&lt;/author&gt;&lt;author&gt;Zhang, Keke&lt;/author&gt;&lt;author&gt;Zhang, Gaoke&lt;/author&gt;&lt;author&gt;Yin, Shu&lt;/author&gt;&lt;/authors&gt;&lt;/contributors&gt;&lt;titles&gt;&lt;title&gt;Facile preparation of BiOX (X= Cl, Br, I) nanoparticles and up-conversion phosphors/BiOBr composites for efficient degradation of NO gas: Oxygen vacancy effect and near infrared light responsive mechanism&lt;/title&gt;&lt;secondary-title&gt;Chemical Engineering Journal&lt;/secondary-title&gt;&lt;/titles&gt;&lt;periodical&gt;&lt;full-title&gt;Chemical Engineering Journal&lt;/full-title&gt;&lt;/periodical&gt;&lt;pages&gt;59-70&lt;/pages&gt;&lt;volume&gt;325&lt;/volume&gt;&lt;dates&gt;&lt;year&gt;2017&lt;/year&gt;&lt;/dates&gt;&lt;isbn&gt;1385-8947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6" w:tooltip="Wu, 2017 #466" w:history="1">
              <w:r w:rsidRPr="00EC1C68">
                <w:t>6</w:t>
              </w:r>
            </w:hyperlink>
            <w:r w:rsidRPr="00EC1C68">
              <w:t>, S-</w:t>
            </w:r>
            <w:hyperlink w:anchor="_ENREF_7" w:tooltip="Yin, 2008 #1320" w:history="1">
              <w:r w:rsidRPr="00EC1C68">
                <w:t>7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7032F48C" w14:textId="77777777" w:rsidTr="00F73B34">
        <w:trPr>
          <w:trHeight w:val="387"/>
          <w:jc w:val="center"/>
        </w:trPr>
        <w:tc>
          <w:tcPr>
            <w:tcW w:w="2451" w:type="dxa"/>
          </w:tcPr>
          <w:p w14:paraId="2FEABB25" w14:textId="4AB2E887" w:rsidR="00E41100" w:rsidRPr="00EC1C68" w:rsidRDefault="00E41100" w:rsidP="00CD0BA7">
            <w:pPr>
              <w:spacing w:before="163" w:line="240" w:lineRule="exact"/>
            </w:pPr>
            <w:proofErr w:type="spellStart"/>
            <w:r w:rsidRPr="00EC1C68">
              <w:rPr>
                <w:rFonts w:hint="eastAsia"/>
              </w:rPr>
              <w:t>B</w:t>
            </w:r>
            <w:r w:rsidRPr="00EC1C68">
              <w:t>iOX</w:t>
            </w:r>
            <w:proofErr w:type="spellEnd"/>
            <w:r w:rsidRPr="00EC1C68">
              <w:t xml:space="preserve"> (X</w:t>
            </w:r>
            <w:r w:rsidR="005276AE">
              <w:t xml:space="preserve"> </w:t>
            </w:r>
            <w:r w:rsidRPr="00EC1C68">
              <w:rPr>
                <w:rFonts w:ascii="SimSun" w:eastAsia="SimSun" w:hAnsi="SimSun" w:hint="eastAsia"/>
              </w:rPr>
              <w:t>=</w:t>
            </w:r>
            <w:r w:rsidR="005276AE">
              <w:rPr>
                <w:rFonts w:ascii="SimSun" w:eastAsia="SimSun" w:hAnsi="SimSun"/>
              </w:rPr>
              <w:t xml:space="preserve"> </w:t>
            </w:r>
            <w:r w:rsidRPr="00EC1C68">
              <w:t>Cl, Br</w:t>
            </w:r>
            <w:r w:rsidRPr="00EC1C68">
              <w:rPr>
                <w:rFonts w:hint="eastAsia"/>
              </w:rPr>
              <w:t>,</w:t>
            </w:r>
            <w:r w:rsidRPr="00EC1C68">
              <w:t xml:space="preserve"> </w:t>
            </w:r>
            <w:r w:rsidRPr="00EC1C68">
              <w:rPr>
                <w:rFonts w:hint="eastAsia"/>
              </w:rPr>
              <w:t>I</w:t>
            </w:r>
            <w:r w:rsidRPr="00EC1C68">
              <w:t>)</w:t>
            </w:r>
          </w:p>
        </w:tc>
        <w:tc>
          <w:tcPr>
            <w:tcW w:w="2464" w:type="dxa"/>
          </w:tcPr>
          <w:p w14:paraId="5B1A3B08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2</w:t>
            </w:r>
            <w:r w:rsidRPr="00EC1C68">
              <w:t>5, 30, 2</w:t>
            </w:r>
          </w:p>
        </w:tc>
        <w:tc>
          <w:tcPr>
            <w:tcW w:w="1436" w:type="dxa"/>
          </w:tcPr>
          <w:p w14:paraId="1857826B" w14:textId="37680201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Wu&lt;/Author&gt;&lt;Year&gt;2017&lt;/Year&gt;&lt;RecNum&gt;466&lt;/RecNum&gt;&lt;DisplayText&gt;[6]&lt;/DisplayText&gt;&lt;record&gt;&lt;rec-number&gt;466&lt;/rec-number&gt;&lt;foreign-keys&gt;&lt;key app="EN" db-id="s2t92vw5s5spe2eet96xr0dkt2dtwtts0dz5"&gt;466&lt;/key&gt;&lt;/foreign-keys&gt;&lt;ref-type name="Journal Article"&gt;17&lt;/ref-type&gt;&lt;contributors&gt;&lt;authors&gt;&lt;author&gt;Wu, Xiaoyong&lt;/author&gt;&lt;author&gt;Zhang, Keke&lt;/author&gt;&lt;author&gt;Zhang, Gaoke&lt;/author&gt;&lt;author&gt;Yin, Shu&lt;/author&gt;&lt;/authors&gt;&lt;/contributors&gt;&lt;titles&gt;&lt;title&gt;Facile preparation of BiOX (X= Cl, Br, I) nanoparticles and up-conversion phosphors/BiOBr composites for efficient degradation of NO gas: Oxygen vacancy effect and near infrared light responsive mechanism&lt;/title&gt;&lt;secondary-title&gt;Chemical Engineering Journal&lt;/secondary-title&gt;&lt;/titles&gt;&lt;periodical&gt;&lt;full-title&gt;Chemical Engineering Journal&lt;/full-title&gt;&lt;/periodical&gt;&lt;pages&gt;59-70&lt;/pages&gt;&lt;volume&gt;325&lt;/volume&gt;&lt;dates&gt;&lt;year&gt;2017&lt;/year&gt;&lt;/dates&gt;&lt;isbn&gt;1385-8947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6" w:tooltip="Wu, 2017 #466" w:history="1">
              <w:r w:rsidRPr="00EC1C68">
                <w:t>6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4828BF27" w14:textId="77777777" w:rsidTr="00F73B34">
        <w:trPr>
          <w:trHeight w:val="387"/>
          <w:jc w:val="center"/>
        </w:trPr>
        <w:tc>
          <w:tcPr>
            <w:tcW w:w="2451" w:type="dxa"/>
          </w:tcPr>
          <w:p w14:paraId="6DDC891B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N</w:t>
            </w:r>
            <w:r w:rsidRPr="00EC1C68">
              <w:t>aTaO</w:t>
            </w:r>
            <w:r w:rsidRPr="00EC1C68">
              <w:rPr>
                <w:vertAlign w:val="subscript"/>
              </w:rPr>
              <w:t>3</w:t>
            </w:r>
          </w:p>
        </w:tc>
        <w:tc>
          <w:tcPr>
            <w:tcW w:w="2464" w:type="dxa"/>
          </w:tcPr>
          <w:p w14:paraId="4084C087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3</w:t>
            </w:r>
            <w:r w:rsidRPr="00EC1C68">
              <w:t>0</w:t>
            </w:r>
          </w:p>
        </w:tc>
        <w:tc>
          <w:tcPr>
            <w:tcW w:w="1436" w:type="dxa"/>
          </w:tcPr>
          <w:p w14:paraId="3FDACE4A" w14:textId="2638DFD2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Wu&lt;/Author&gt;&lt;Year&gt;2014&lt;/Year&gt;&lt;RecNum&gt;506&lt;/RecNum&gt;&lt;DisplayText&gt;[8]&lt;/DisplayText&gt;&lt;record&gt;&lt;rec-number&gt;506&lt;/rec-number&gt;&lt;foreign-keys&gt;&lt;key app="EN" db-id="s2t92vw5s5spe2eet96xr0dkt2dtwtts0dz5"&gt;506&lt;/key&gt;&lt;/foreign-keys&gt;&lt;ref-type name="Journal Article"&gt;17&lt;/ref-type&gt;&lt;contributors&gt;&lt;authors&gt;&lt;author&gt;Wu, Xiaoyong&lt;/author&gt;&lt;author&gt;Yin, Shu&lt;/author&gt;&lt;author&gt;Liu, Bin&lt;/author&gt;&lt;author&gt;Kobayashi, Makoto&lt;/author&gt;&lt;author&gt;Kakihana, Masato&lt;/author&gt;&lt;author&gt;Sato, Tsugio&lt;/author&gt;&lt;/authors&gt;&lt;/contributors&gt;&lt;titles&gt;&lt;title&gt;A carbon modified NaTaO 3 mesocrystal nanoparticle with excellent efficiency of visible light induced photocatalysis&lt;/title&gt;&lt;secondary-title&gt;Journal of Materials Chemistry A&lt;/secondary-title&gt;&lt;/titles&gt;&lt;periodical&gt;&lt;full-title&gt;Journal of Materials Chemistry A&lt;/full-title&gt;&lt;/periodical&gt;&lt;pages&gt;20832-20840&lt;/pages&gt;&lt;volume&gt;2&lt;/volume&gt;&lt;number&gt;48&lt;/number&gt;&lt;dates&gt;&lt;year&gt;2014&lt;/year&gt;&lt;/dates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8" w:tooltip="Wu, 2014 #506" w:history="1">
              <w:r w:rsidRPr="00EC1C68">
                <w:t>8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3E38A88D" w14:textId="77777777" w:rsidTr="00F73B34">
        <w:trPr>
          <w:trHeight w:val="387"/>
          <w:jc w:val="center"/>
        </w:trPr>
        <w:tc>
          <w:tcPr>
            <w:tcW w:w="2451" w:type="dxa"/>
          </w:tcPr>
          <w:p w14:paraId="5E3A25F0" w14:textId="77777777" w:rsidR="00E41100" w:rsidRPr="00EC1C68" w:rsidRDefault="00E41100" w:rsidP="00CD0BA7">
            <w:pPr>
              <w:spacing w:before="163" w:line="240" w:lineRule="exact"/>
              <w:rPr>
                <w:vertAlign w:val="subscript"/>
              </w:rPr>
            </w:pPr>
            <w:r w:rsidRPr="00EC1C68">
              <w:rPr>
                <w:rFonts w:hint="eastAsia"/>
              </w:rPr>
              <w:t>B</w:t>
            </w:r>
            <w:r w:rsidRPr="00EC1C68">
              <w:t>i</w:t>
            </w:r>
            <w:r w:rsidRPr="00EC1C68">
              <w:rPr>
                <w:vertAlign w:val="subscript"/>
              </w:rPr>
              <w:t>2</w:t>
            </w:r>
            <w:r w:rsidRPr="00EC1C68">
              <w:t>WO</w:t>
            </w:r>
            <w:r w:rsidRPr="00EC1C68">
              <w:rPr>
                <w:vertAlign w:val="subscript"/>
              </w:rPr>
              <w:t>6</w:t>
            </w:r>
          </w:p>
          <w:p w14:paraId="77CE622B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(Zn</w:t>
            </w:r>
            <w:r w:rsidRPr="00EC1C68">
              <w:rPr>
                <w:vertAlign w:val="subscript"/>
              </w:rPr>
              <w:t>1+</w:t>
            </w:r>
            <w:r w:rsidRPr="002605C7">
              <w:rPr>
                <w:i/>
                <w:vertAlign w:val="subscript"/>
              </w:rPr>
              <w:t>x</w:t>
            </w:r>
            <w:r w:rsidRPr="00EC1C68">
              <w:t>Ge) (N</w:t>
            </w:r>
            <w:r w:rsidRPr="00EC1C68">
              <w:rPr>
                <w:vertAlign w:val="subscript"/>
              </w:rPr>
              <w:t>2</w:t>
            </w:r>
            <w:r w:rsidRPr="00EC1C68">
              <w:t>O</w:t>
            </w:r>
            <w:r w:rsidRPr="00EC1C68">
              <w:rPr>
                <w:vertAlign w:val="subscript"/>
              </w:rPr>
              <w:t>x</w:t>
            </w:r>
            <w:r w:rsidRPr="00EC1C68">
              <w:t>)</w:t>
            </w:r>
          </w:p>
        </w:tc>
        <w:tc>
          <w:tcPr>
            <w:tcW w:w="2464" w:type="dxa"/>
          </w:tcPr>
          <w:p w14:paraId="439900BC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3</w:t>
            </w:r>
            <w:r w:rsidRPr="00EC1C68">
              <w:t>0</w:t>
            </w:r>
          </w:p>
          <w:p w14:paraId="5FBE028A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rPr>
                <w:rFonts w:hint="eastAsia"/>
              </w:rPr>
              <w:t>3</w:t>
            </w:r>
            <w:r w:rsidRPr="00EC1C68">
              <w:t>5</w:t>
            </w:r>
          </w:p>
        </w:tc>
        <w:tc>
          <w:tcPr>
            <w:tcW w:w="1436" w:type="dxa"/>
          </w:tcPr>
          <w:p w14:paraId="17744499" w14:textId="6D2635BB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Gu&lt;/Author&gt;&lt;Year&gt;2020&lt;/Year&gt;&lt;RecNum&gt;1492&lt;/RecNum&gt;&lt;DisplayText&gt;[3]&lt;/DisplayText&gt;&lt;record&gt;&lt;rec-number&gt;1492&lt;/rec-number&gt;&lt;foreign-keys&gt;&lt;key app="EN" db-id="s2t92vw5s5spe2eet96xr0dkt2dtwtts0dz5"&gt;1492&lt;/key&gt;&lt;/foreign-keys&gt;&lt;ref-type name="Journal Article"&gt;17&lt;/ref-type&gt;&lt;contributors&gt;&lt;authors&gt;&lt;author&gt;Gu, Zhanyong&lt;/author&gt;&lt;author&gt;Zhang, Biao&lt;/author&gt;&lt;author&gt;Asakura, Yusuke&lt;/author&gt;&lt;author&gt;Tsukuda, Satoshi&lt;/author&gt;&lt;author&gt;Kato, Hideki&lt;/author&gt;&lt;author&gt;Kakihana, Masato&lt;/author&gt;&lt;author&gt;Yin, Shu&lt;/author&gt;&lt;/authors&gt;&lt;/contributors&gt;&lt;titles&gt;&lt;title&gt;Alkali-assisted hydrothermal preparation of g-C3N4/rGO nanocomposites with highly enhanced photocatalytic NOx removal activity&lt;/title&gt;&lt;secondary-title&gt;Applied Surface Science&lt;/secondary-title&gt;&lt;/titles&gt;&lt;periodical&gt;&lt;full-title&gt;Applied Surface Science&lt;/full-title&gt;&lt;/periodical&gt;&lt;pages&gt;146213&lt;/pages&gt;&lt;dates&gt;&lt;year&gt;2020&lt;/year&gt;&lt;/dates&gt;&lt;isbn&gt;0169-4332&lt;/isbn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3" w:tooltip="Gu, 2020 #1492" w:history="1">
              <w:r w:rsidRPr="00EC1C68">
                <w:t>3</w:t>
              </w:r>
            </w:hyperlink>
            <w:r w:rsidRPr="00EC1C68">
              <w:t>]</w:t>
            </w:r>
            <w:r w:rsidRPr="00EC1C68">
              <w:fldChar w:fldCharType="end"/>
            </w:r>
          </w:p>
          <w:p w14:paraId="62785A9A" w14:textId="7E3B124B" w:rsidR="00E41100" w:rsidRPr="00EC1C68" w:rsidRDefault="00E41100" w:rsidP="00CD0BA7">
            <w:pPr>
              <w:spacing w:before="163" w:line="240" w:lineRule="exact"/>
            </w:pPr>
            <w:r w:rsidRPr="00EC1C68">
              <w:fldChar w:fldCharType="begin"/>
            </w:r>
            <w:r w:rsidRPr="00EC1C68">
              <w:instrText xml:space="preserve"> ADDIN EN.CITE &lt;EndNote&gt;&lt;Cite&gt;&lt;Author&gt;Wang&lt;/Author&gt;&lt;Year&gt;2019&lt;/Year&gt;&lt;RecNum&gt;1326&lt;/RecNum&gt;&lt;DisplayText&gt;[9]&lt;/DisplayText&gt;&lt;record&gt;&lt;rec-number&gt;1326&lt;/rec-number&gt;&lt;foreign-keys&gt;&lt;key app="EN" db-id="s2t92vw5s5spe2eet96xr0dkt2dtwtts0dz5"&gt;1326&lt;/key&gt;&lt;/foreign-keys&gt;&lt;ref-type name="Journal Article"&gt;17&lt;/ref-type&gt;&lt;contributors&gt;&lt;authors&gt;&lt;author&gt;Wang, Jingwen&lt;/author&gt;&lt;author&gt;Asakura, Yusuke&lt;/author&gt;&lt;author&gt;Yin, Shu&lt;/author&gt;&lt;/authors&gt;&lt;/contributors&gt;&lt;titles&gt;&lt;title&gt;Preparation of (Zn 1+ x Ge)(N 2 O x) nanoparticles with enhanced NO x decomposition activity under visible light irradiation by nitridation of Zn 2 GeO 4 nanoparticles designed precisely&lt;/title&gt;&lt;secondary-title&gt;Nanoscale&lt;/secondary-title&gt;&lt;/titles&gt;&lt;periodical&gt;&lt;full-title&gt;Nanoscale&lt;/full-title&gt;&lt;/periodical&gt;&lt;pages&gt;20151-20160&lt;/pages&gt;&lt;volume&gt;11&lt;/volume&gt;&lt;number&gt;42&lt;/number&gt;&lt;dates&gt;&lt;year&gt;2019&lt;/year&gt;&lt;/dates&gt;&lt;urls&gt;&lt;/urls&gt;&lt;/record&gt;&lt;/Cite&gt;&lt;/EndNote&gt;</w:instrText>
            </w:r>
            <w:r w:rsidRPr="00EC1C68">
              <w:fldChar w:fldCharType="separate"/>
            </w:r>
            <w:r w:rsidRPr="00EC1C68">
              <w:t>[S-</w:t>
            </w:r>
            <w:hyperlink w:anchor="_ENREF_9" w:tooltip="Wang, 2019 #1326" w:history="1">
              <w:r w:rsidRPr="00EC1C68">
                <w:t>9</w:t>
              </w:r>
            </w:hyperlink>
            <w:r w:rsidRPr="00EC1C68">
              <w:t>]</w:t>
            </w:r>
            <w:r w:rsidRPr="00EC1C68">
              <w:fldChar w:fldCharType="end"/>
            </w:r>
          </w:p>
        </w:tc>
      </w:tr>
      <w:tr w:rsidR="00EC1C68" w:rsidRPr="00EC1C68" w14:paraId="71FB0EF7" w14:textId="77777777" w:rsidTr="00F73B34">
        <w:trPr>
          <w:trHeight w:val="387"/>
          <w:jc w:val="center"/>
        </w:trPr>
        <w:tc>
          <w:tcPr>
            <w:tcW w:w="2451" w:type="dxa"/>
          </w:tcPr>
          <w:p w14:paraId="1EA70490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OVs-</w:t>
            </w:r>
            <w:r w:rsidRPr="00EC1C68">
              <w:rPr>
                <w:rFonts w:hint="eastAsia"/>
              </w:rPr>
              <w:t>T</w:t>
            </w:r>
            <w:r w:rsidRPr="00EC1C68">
              <w:t>iO</w:t>
            </w:r>
            <w:r w:rsidRPr="00EC1C68">
              <w:rPr>
                <w:vertAlign w:val="subscript"/>
              </w:rPr>
              <w:t>2</w:t>
            </w:r>
          </w:p>
        </w:tc>
        <w:tc>
          <w:tcPr>
            <w:tcW w:w="2464" w:type="dxa"/>
          </w:tcPr>
          <w:p w14:paraId="0866CBE7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45</w:t>
            </w:r>
          </w:p>
        </w:tc>
        <w:tc>
          <w:tcPr>
            <w:tcW w:w="1436" w:type="dxa"/>
          </w:tcPr>
          <w:p w14:paraId="6AA90A3F" w14:textId="31076B26" w:rsidR="00E41100" w:rsidRPr="00EC1C68" w:rsidRDefault="00E41100" w:rsidP="00CD0BA7">
            <w:pPr>
              <w:spacing w:before="163" w:line="240" w:lineRule="exact"/>
              <w:rPr>
                <w:rFonts w:eastAsia="ＭＳ 明朝"/>
                <w:shd w:val="pct15" w:color="auto" w:fill="FFFFFF"/>
                <w:lang w:eastAsia="ja-JP"/>
              </w:rPr>
            </w:pPr>
            <w:r w:rsidRPr="00EC1C68">
              <w:rPr>
                <w:rFonts w:eastAsia="ＭＳ 明朝" w:hint="eastAsia"/>
                <w:lang w:eastAsia="ja-JP"/>
              </w:rPr>
              <w:t>[</w:t>
            </w:r>
            <w:r w:rsidRPr="00EC1C68">
              <w:rPr>
                <w:rFonts w:eastAsia="ＭＳ 明朝"/>
                <w:lang w:eastAsia="ja-JP"/>
              </w:rPr>
              <w:t>S-10]</w:t>
            </w:r>
          </w:p>
        </w:tc>
      </w:tr>
      <w:tr w:rsidR="00EC1C68" w:rsidRPr="00EC1C68" w14:paraId="62B9BABA" w14:textId="77777777" w:rsidTr="00F73B34">
        <w:trPr>
          <w:trHeight w:val="387"/>
          <w:jc w:val="center"/>
        </w:trPr>
        <w:tc>
          <w:tcPr>
            <w:tcW w:w="2451" w:type="dxa"/>
          </w:tcPr>
          <w:p w14:paraId="477A1224" w14:textId="77777777" w:rsidR="00E41100" w:rsidRPr="00EC1C68" w:rsidRDefault="00E41100" w:rsidP="00CD0BA7">
            <w:pPr>
              <w:spacing w:before="163" w:line="240" w:lineRule="exact"/>
              <w:rPr>
                <w:rFonts w:eastAsia="ＭＳ 明朝"/>
                <w:lang w:eastAsia="ja-JP"/>
              </w:rPr>
            </w:pPr>
            <w:r w:rsidRPr="00EC1C68">
              <w:rPr>
                <w:rFonts w:eastAsia="ＭＳ 明朝"/>
                <w:lang w:eastAsia="ja-JP"/>
              </w:rPr>
              <w:t>BN-Ana</w:t>
            </w:r>
          </w:p>
          <w:p w14:paraId="3116C506" w14:textId="77777777" w:rsidR="00E41100" w:rsidRPr="00EC1C68" w:rsidRDefault="00E41100" w:rsidP="00CD0BA7">
            <w:pPr>
              <w:spacing w:before="163" w:line="240" w:lineRule="exact"/>
              <w:rPr>
                <w:rFonts w:eastAsia="ＭＳ 明朝"/>
                <w:lang w:eastAsia="ja-JP"/>
              </w:rPr>
            </w:pPr>
            <w:r w:rsidRPr="00EC1C68">
              <w:rPr>
                <w:rFonts w:eastAsia="ＭＳ 明朝"/>
                <w:lang w:eastAsia="ja-JP"/>
              </w:rPr>
              <w:t>BN-Rut</w:t>
            </w:r>
          </w:p>
          <w:p w14:paraId="519137C4" w14:textId="77777777" w:rsidR="00E41100" w:rsidRPr="00EC1C68" w:rsidRDefault="00E41100" w:rsidP="00CD0BA7">
            <w:pPr>
              <w:spacing w:before="163" w:line="240" w:lineRule="exact"/>
              <w:rPr>
                <w:shd w:val="pct15" w:color="auto" w:fill="FFFFFF"/>
              </w:rPr>
            </w:pPr>
            <w:r w:rsidRPr="00EC1C68">
              <w:rPr>
                <w:rFonts w:eastAsia="ＭＳ 明朝"/>
                <w:lang w:eastAsia="ja-JP"/>
              </w:rPr>
              <w:t>BN-Bro</w:t>
            </w:r>
          </w:p>
        </w:tc>
        <w:tc>
          <w:tcPr>
            <w:tcW w:w="2464" w:type="dxa"/>
          </w:tcPr>
          <w:p w14:paraId="4B154A12" w14:textId="77777777" w:rsidR="00E41100" w:rsidRPr="00EC1C68" w:rsidRDefault="00E41100" w:rsidP="00CD0BA7">
            <w:pPr>
              <w:spacing w:before="163" w:line="240" w:lineRule="exact"/>
              <w:rPr>
                <w:rFonts w:eastAsia="ＭＳ 明朝"/>
                <w:lang w:eastAsia="ja-JP"/>
              </w:rPr>
            </w:pPr>
            <w:r w:rsidRPr="00EC1C68">
              <w:rPr>
                <w:rFonts w:eastAsia="ＭＳ 明朝" w:hint="eastAsia"/>
                <w:lang w:eastAsia="ja-JP"/>
              </w:rPr>
              <w:t>0</w:t>
            </w:r>
            <w:r w:rsidRPr="00EC1C68">
              <w:rPr>
                <w:rFonts w:eastAsia="ＭＳ 明朝"/>
                <w:lang w:eastAsia="ja-JP"/>
              </w:rPr>
              <w:t>.4</w:t>
            </w:r>
          </w:p>
          <w:p w14:paraId="0AC775A6" w14:textId="77777777" w:rsidR="00E41100" w:rsidRPr="00EC1C68" w:rsidRDefault="00E41100" w:rsidP="00CD0BA7">
            <w:pPr>
              <w:spacing w:before="163" w:line="240" w:lineRule="exact"/>
              <w:rPr>
                <w:rFonts w:eastAsia="ＭＳ 明朝"/>
                <w:lang w:eastAsia="ja-JP"/>
              </w:rPr>
            </w:pPr>
            <w:r w:rsidRPr="00EC1C68">
              <w:rPr>
                <w:rFonts w:eastAsia="ＭＳ 明朝" w:hint="eastAsia"/>
                <w:lang w:eastAsia="ja-JP"/>
              </w:rPr>
              <w:t>3</w:t>
            </w:r>
            <w:r w:rsidRPr="00EC1C68">
              <w:rPr>
                <w:rFonts w:eastAsia="ＭＳ 明朝"/>
                <w:lang w:eastAsia="ja-JP"/>
              </w:rPr>
              <w:t>.7</w:t>
            </w:r>
          </w:p>
          <w:p w14:paraId="20F9245E" w14:textId="77777777" w:rsidR="00E41100" w:rsidRPr="00EC1C68" w:rsidRDefault="00E41100" w:rsidP="00CD0BA7">
            <w:pPr>
              <w:spacing w:before="163" w:line="240" w:lineRule="exact"/>
              <w:rPr>
                <w:rFonts w:eastAsia="ＭＳ 明朝"/>
                <w:shd w:val="pct15" w:color="auto" w:fill="FFFFFF"/>
                <w:lang w:eastAsia="ja-JP"/>
              </w:rPr>
            </w:pPr>
            <w:r w:rsidRPr="00EC1C68">
              <w:rPr>
                <w:rFonts w:eastAsia="ＭＳ 明朝" w:hint="eastAsia"/>
                <w:lang w:eastAsia="ja-JP"/>
              </w:rPr>
              <w:t>3</w:t>
            </w:r>
            <w:r w:rsidRPr="00EC1C68">
              <w:rPr>
                <w:rFonts w:eastAsia="ＭＳ 明朝"/>
                <w:lang w:eastAsia="ja-JP"/>
              </w:rPr>
              <w:t>2</w:t>
            </w:r>
          </w:p>
        </w:tc>
        <w:tc>
          <w:tcPr>
            <w:tcW w:w="1436" w:type="dxa"/>
          </w:tcPr>
          <w:p w14:paraId="10F4F36E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This work</w:t>
            </w:r>
          </w:p>
          <w:p w14:paraId="202B8F2A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This work</w:t>
            </w:r>
          </w:p>
          <w:p w14:paraId="42200DAF" w14:textId="77777777" w:rsidR="00E41100" w:rsidRPr="00EC1C68" w:rsidRDefault="00E41100" w:rsidP="00CD0BA7">
            <w:pPr>
              <w:spacing w:before="163" w:line="240" w:lineRule="exact"/>
            </w:pPr>
            <w:r w:rsidRPr="00EC1C68">
              <w:t>This work</w:t>
            </w:r>
          </w:p>
        </w:tc>
      </w:tr>
    </w:tbl>
    <w:p w14:paraId="629ED1B7" w14:textId="77777777" w:rsidR="004E572E" w:rsidRDefault="004E572E" w:rsidP="00CD0BA7">
      <w:pPr>
        <w:spacing w:before="163" w:after="200" w:line="480" w:lineRule="auto"/>
        <w:ind w:firstLineChars="0" w:firstLine="0"/>
        <w:rPr>
          <w:b/>
          <w:kern w:val="0"/>
        </w:rPr>
      </w:pPr>
    </w:p>
    <w:p w14:paraId="79FEFA24" w14:textId="0E18A5D7" w:rsidR="00E41100" w:rsidRPr="00EC1C68" w:rsidRDefault="00E41100" w:rsidP="00CD0BA7">
      <w:pPr>
        <w:spacing w:before="163" w:after="200" w:line="480" w:lineRule="auto"/>
        <w:ind w:firstLineChars="0" w:firstLine="0"/>
        <w:rPr>
          <w:b/>
          <w:kern w:val="0"/>
        </w:rPr>
      </w:pPr>
      <w:r w:rsidRPr="00EC1C68">
        <w:rPr>
          <w:rFonts w:hint="eastAsia"/>
          <w:b/>
          <w:kern w:val="0"/>
        </w:rPr>
        <w:t>R</w:t>
      </w:r>
      <w:r w:rsidRPr="00EC1C68">
        <w:rPr>
          <w:b/>
          <w:kern w:val="0"/>
          <w:lang w:eastAsia="en-US"/>
        </w:rPr>
        <w:t>eferences</w:t>
      </w:r>
    </w:p>
    <w:p w14:paraId="45CF3E40" w14:textId="7688EDE8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r w:rsidRPr="00EC1C68">
        <w:rPr>
          <w:rFonts w:eastAsia="DengXian"/>
          <w:noProof/>
        </w:rPr>
        <w:fldChar w:fldCharType="begin"/>
      </w:r>
      <w:r w:rsidRPr="00EC1C68">
        <w:instrText xml:space="preserve"> ADDIN EN.REFLIST </w:instrText>
      </w:r>
      <w:r w:rsidRPr="00EC1C68">
        <w:rPr>
          <w:rFonts w:eastAsia="DengXian"/>
          <w:noProof/>
        </w:rPr>
        <w:fldChar w:fldCharType="separate"/>
      </w:r>
      <w:bookmarkStart w:id="14" w:name="_ENREF_1"/>
      <w:r w:rsidRPr="00EC1C68">
        <w:t>[S-1]</w:t>
      </w:r>
      <w:r w:rsidRPr="00EC1C68">
        <w:tab/>
        <w:t xml:space="preserve">Y. Asakura, Y. Inaguma, K. Ueda, Y. Masubuchi, S. Yin, </w:t>
      </w:r>
      <w:r w:rsidRPr="00EC1C68">
        <w:rPr>
          <w:i/>
          <w:iCs/>
        </w:rPr>
        <w:t>Nanoscale</w:t>
      </w:r>
      <w:r w:rsidRPr="00EC1C68">
        <w:t xml:space="preserve"> </w:t>
      </w:r>
      <w:r w:rsidRPr="00EC1C68">
        <w:rPr>
          <w:b/>
          <w:bCs/>
        </w:rPr>
        <w:t>10</w:t>
      </w:r>
      <w:r w:rsidRPr="00EC1C68">
        <w:t xml:space="preserve"> (2018) 1837-1844.</w:t>
      </w:r>
      <w:bookmarkEnd w:id="14"/>
    </w:p>
    <w:p w14:paraId="3A93EACD" w14:textId="7D424589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15" w:name="_ENREF_2"/>
      <w:r w:rsidRPr="00EC1C68">
        <w:t>[S-2]</w:t>
      </w:r>
      <w:r w:rsidRPr="00EC1C68">
        <w:tab/>
        <w:t xml:space="preserve">Y. Asakura, Y. Nishimura, Y. Masubuchi, S. Yin, </w:t>
      </w:r>
      <w:r w:rsidRPr="00EC1C68">
        <w:rPr>
          <w:i/>
          <w:iCs/>
        </w:rPr>
        <w:t>European Journal of Inorganic Chemistry</w:t>
      </w:r>
      <w:r w:rsidRPr="00EC1C68">
        <w:t xml:space="preserve"> </w:t>
      </w:r>
      <w:r w:rsidRPr="00EC1C68">
        <w:rPr>
          <w:b/>
          <w:bCs/>
        </w:rPr>
        <w:t>2019</w:t>
      </w:r>
      <w:r w:rsidRPr="00EC1C68">
        <w:t xml:space="preserve"> (2019) 1999-2005.</w:t>
      </w:r>
      <w:bookmarkEnd w:id="15"/>
    </w:p>
    <w:p w14:paraId="57A3943C" w14:textId="30974350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16" w:name="_ENREF_3"/>
      <w:r w:rsidRPr="00EC1C68">
        <w:t>[S-3]</w:t>
      </w:r>
      <w:r w:rsidRPr="00EC1C68">
        <w:tab/>
        <w:t xml:space="preserve">Z. Gu, B. Zhang, Y. Asakura, S. Tsukuda, H. Kato, M. Kakihana, S. Yin, </w:t>
      </w:r>
      <w:r w:rsidRPr="00EC1C68">
        <w:rPr>
          <w:i/>
          <w:iCs/>
        </w:rPr>
        <w:t>Applied Surface Science</w:t>
      </w:r>
      <w:r w:rsidRPr="00EC1C68">
        <w:t xml:space="preserve"> (2020) 146213.</w:t>
      </w:r>
      <w:bookmarkEnd w:id="16"/>
    </w:p>
    <w:p w14:paraId="397AB2DD" w14:textId="710061EF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17" w:name="_ENREF_4"/>
      <w:r w:rsidRPr="00EC1C68">
        <w:t>[S-4]</w:t>
      </w:r>
      <w:r w:rsidRPr="00EC1C68">
        <w:tab/>
        <w:t xml:space="preserve">H. Imagawa, X. Wu, H. Itahara, S. Yin, K. Kojima, S.F. Chichibu, T. Sato, </w:t>
      </w:r>
      <w:r w:rsidRPr="00EC1C68">
        <w:rPr>
          <w:i/>
          <w:iCs/>
        </w:rPr>
        <w:t>Dalton Transactions</w:t>
      </w:r>
      <w:r w:rsidRPr="00EC1C68">
        <w:t xml:space="preserve"> </w:t>
      </w:r>
      <w:r w:rsidRPr="00EC1C68">
        <w:rPr>
          <w:b/>
          <w:bCs/>
        </w:rPr>
        <w:t>47</w:t>
      </w:r>
      <w:r w:rsidRPr="00EC1C68">
        <w:t xml:space="preserve"> (2018) 7070-7076.</w:t>
      </w:r>
      <w:bookmarkEnd w:id="17"/>
    </w:p>
    <w:p w14:paraId="332CA5CC" w14:textId="1AF83172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18" w:name="_ENREF_5"/>
      <w:r w:rsidRPr="00EC1C68">
        <w:t>[S-5]</w:t>
      </w:r>
      <w:r w:rsidRPr="00EC1C68">
        <w:tab/>
        <w:t xml:space="preserve">X. Wu, S. Yin, Q. Dong, T. Sato, </w:t>
      </w:r>
      <w:r w:rsidRPr="00EC1C68">
        <w:rPr>
          <w:i/>
          <w:iCs/>
        </w:rPr>
        <w:t xml:space="preserve">Applied Catalysis B: Environmental </w:t>
      </w:r>
      <w:r w:rsidRPr="00EC1C68">
        <w:rPr>
          <w:b/>
          <w:bCs/>
        </w:rPr>
        <w:t>156</w:t>
      </w:r>
      <w:r w:rsidRPr="00EC1C68">
        <w:t xml:space="preserve"> (2014) 257-264.</w:t>
      </w:r>
      <w:bookmarkEnd w:id="18"/>
    </w:p>
    <w:p w14:paraId="52E150F6" w14:textId="5D5F4816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19" w:name="_ENREF_6"/>
      <w:r w:rsidRPr="00EC1C68">
        <w:lastRenderedPageBreak/>
        <w:t>[S-6]</w:t>
      </w:r>
      <w:r w:rsidRPr="00EC1C68">
        <w:tab/>
        <w:t xml:space="preserve">X. Wu, K. Zhang, G. Zhang, S. Yin, </w:t>
      </w:r>
      <w:r w:rsidRPr="00EC1C68">
        <w:rPr>
          <w:i/>
          <w:iCs/>
        </w:rPr>
        <w:t xml:space="preserve">Chemical Engineering Journal </w:t>
      </w:r>
      <w:r w:rsidRPr="00EC1C68">
        <w:rPr>
          <w:b/>
          <w:bCs/>
        </w:rPr>
        <w:t>325</w:t>
      </w:r>
      <w:r w:rsidRPr="00EC1C68">
        <w:t xml:space="preserve"> (2017) 59-70.</w:t>
      </w:r>
      <w:bookmarkEnd w:id="19"/>
    </w:p>
    <w:p w14:paraId="28EBBCA5" w14:textId="3914ACCC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20" w:name="_ENREF_7"/>
      <w:r w:rsidRPr="00EC1C68">
        <w:t>[S-7]</w:t>
      </w:r>
      <w:r w:rsidRPr="00EC1C68">
        <w:tab/>
        <w:t xml:space="preserve">S. Yin, B. Liu, P. Zhang, T. Morikawa, K.-i. Yamanaka, T. Sato, </w:t>
      </w:r>
      <w:r w:rsidRPr="00EC1C68">
        <w:rPr>
          <w:i/>
          <w:iCs/>
        </w:rPr>
        <w:t>The Journal of Physical Chemistry C</w:t>
      </w:r>
      <w:r w:rsidRPr="00EC1C68">
        <w:t xml:space="preserve"> </w:t>
      </w:r>
      <w:r w:rsidRPr="00EC1C68">
        <w:rPr>
          <w:b/>
          <w:bCs/>
        </w:rPr>
        <w:t>112</w:t>
      </w:r>
      <w:r w:rsidRPr="00EC1C68">
        <w:t xml:space="preserve"> (2008) 12425-12431.</w:t>
      </w:r>
      <w:bookmarkEnd w:id="20"/>
    </w:p>
    <w:p w14:paraId="76B0C028" w14:textId="52751971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21" w:name="_ENREF_8"/>
      <w:r w:rsidRPr="00EC1C68">
        <w:t>[S-8]</w:t>
      </w:r>
      <w:r w:rsidRPr="00EC1C68">
        <w:tab/>
        <w:t xml:space="preserve">X. Wu, S. Yin, B. Liu, M. Kobayashi, M. Kakihana, T. Sato, </w:t>
      </w:r>
      <w:r w:rsidRPr="00EC1C68">
        <w:rPr>
          <w:i/>
          <w:iCs/>
        </w:rPr>
        <w:t>Journal of Materials Chemistry A</w:t>
      </w:r>
      <w:r w:rsidRPr="00EC1C68">
        <w:t xml:space="preserve"> </w:t>
      </w:r>
      <w:r w:rsidRPr="00EC1C68">
        <w:rPr>
          <w:b/>
          <w:bCs/>
        </w:rPr>
        <w:t>2</w:t>
      </w:r>
      <w:r w:rsidRPr="00EC1C68">
        <w:t xml:space="preserve"> (2014) 20832-20840.</w:t>
      </w:r>
      <w:bookmarkEnd w:id="21"/>
    </w:p>
    <w:p w14:paraId="75C8C3E7" w14:textId="125F921E" w:rsidR="00E41100" w:rsidRPr="00EC1C68" w:rsidRDefault="00E41100" w:rsidP="00BC0A62">
      <w:pPr>
        <w:pStyle w:val="afd"/>
        <w:spacing w:beforeLines="0" w:line="240" w:lineRule="auto"/>
        <w:ind w:leftChars="0" w:firstLineChars="0"/>
        <w:jc w:val="left"/>
      </w:pPr>
      <w:bookmarkStart w:id="22" w:name="_ENREF_9"/>
      <w:r w:rsidRPr="00EC1C68">
        <w:t>[S-9]</w:t>
      </w:r>
      <w:r w:rsidRPr="00EC1C68">
        <w:tab/>
        <w:t xml:space="preserve">J. Wang, Y. Asakura, S. Yin, </w:t>
      </w:r>
      <w:r w:rsidRPr="00EC1C68">
        <w:rPr>
          <w:i/>
          <w:iCs/>
        </w:rPr>
        <w:t>Nanoscale</w:t>
      </w:r>
      <w:r w:rsidRPr="00EC1C68">
        <w:t xml:space="preserve"> </w:t>
      </w:r>
      <w:r w:rsidRPr="00EC1C68">
        <w:rPr>
          <w:b/>
          <w:bCs/>
        </w:rPr>
        <w:t>11</w:t>
      </w:r>
      <w:r w:rsidRPr="00EC1C68">
        <w:t xml:space="preserve"> (2019) 20151-20160.</w:t>
      </w:r>
      <w:bookmarkEnd w:id="22"/>
    </w:p>
    <w:p w14:paraId="77753B19" w14:textId="187220D5" w:rsidR="00BC0A62" w:rsidRPr="00EC1C68" w:rsidRDefault="00BC0A62" w:rsidP="00BC0A62">
      <w:pPr>
        <w:pStyle w:val="afd"/>
        <w:spacing w:beforeLines="0" w:line="240" w:lineRule="auto"/>
        <w:ind w:leftChars="0" w:firstLineChars="0"/>
        <w:jc w:val="left"/>
      </w:pPr>
      <w:r w:rsidRPr="00EC1C68">
        <w:t>[S-10] Z.Gu, Z. Cui, Z. Wang, K. S. Qin, Y. Asakura; T. Hasegawa, K. Hongo, R. Maezono, S. Yin, </w:t>
      </w:r>
      <w:r w:rsidRPr="00EC1C68">
        <w:rPr>
          <w:bdr w:val="none" w:sz="0" w:space="0" w:color="auto" w:frame="1"/>
        </w:rPr>
        <w:t>J.Catal.</w:t>
      </w:r>
      <w:r w:rsidRPr="00EC1C68">
        <w:t>, </w:t>
      </w:r>
      <w:r w:rsidRPr="00EC1C68">
        <w:rPr>
          <w:rStyle w:val="EndNoteBibliography0"/>
          <w:rFonts w:ascii="Times New Roman" w:hAnsi="Times New Roman"/>
          <w:sz w:val="24"/>
          <w:bdr w:val="none" w:sz="0" w:space="0" w:color="auto" w:frame="1"/>
        </w:rPr>
        <w:t>393</w:t>
      </w:r>
      <w:r w:rsidRPr="00EC1C68">
        <w:t>(2021), 179-189</w:t>
      </w:r>
    </w:p>
    <w:p w14:paraId="32105B0C" w14:textId="570C930C" w:rsidR="00E41100" w:rsidRPr="00EC1C68" w:rsidRDefault="00E41100" w:rsidP="00BC0A62">
      <w:pPr>
        <w:spacing w:beforeLines="0" w:line="240" w:lineRule="auto"/>
        <w:ind w:firstLineChars="0" w:firstLine="0"/>
        <w:jc w:val="left"/>
      </w:pPr>
      <w:r w:rsidRPr="00EC1C68">
        <w:fldChar w:fldCharType="end"/>
      </w:r>
      <w:bookmarkEnd w:id="12"/>
      <w:r w:rsidRPr="00EC1C68">
        <w:t>.</w:t>
      </w:r>
    </w:p>
    <w:p w14:paraId="3881A504" w14:textId="77777777" w:rsidR="00E41100" w:rsidRPr="00EC1C68" w:rsidRDefault="00E41100" w:rsidP="00E41100">
      <w:pPr>
        <w:spacing w:before="163" w:line="360" w:lineRule="auto"/>
      </w:pPr>
    </w:p>
    <w:p w14:paraId="70717DFA" w14:textId="77777777" w:rsidR="00E41100" w:rsidRPr="00EC1C68" w:rsidRDefault="00E41100" w:rsidP="00CD2D46">
      <w:pPr>
        <w:spacing w:before="163" w:line="360" w:lineRule="auto"/>
        <w:ind w:firstLineChars="0" w:firstLine="0"/>
      </w:pPr>
    </w:p>
    <w:sectPr w:rsidR="00E41100" w:rsidRPr="00EC1C68" w:rsidSect="00AF0777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 w:code="9"/>
      <w:pgMar w:top="1440" w:right="1080" w:bottom="1440" w:left="1080" w:header="851" w:footer="992" w:gutter="0"/>
      <w:pgNumType w:fmt="decimalFullWidth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546776" w14:textId="77777777" w:rsidR="0068250F" w:rsidRDefault="0068250F">
      <w:pPr>
        <w:spacing w:before="120" w:line="240" w:lineRule="auto"/>
      </w:pPr>
      <w:r>
        <w:separator/>
      </w:r>
    </w:p>
  </w:endnote>
  <w:endnote w:type="continuationSeparator" w:id="0">
    <w:p w14:paraId="0637C77D" w14:textId="77777777" w:rsidR="0068250F" w:rsidRDefault="0068250F">
      <w:pPr>
        <w:spacing w:before="12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KaiTi">
    <w:altName w:val="楷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inherit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haris SIL">
    <w:altName w:val="游ゴシック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Myriad Pro Light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F2FCA4" w14:textId="77777777" w:rsidR="00822F78" w:rsidRDefault="00822F78" w:rsidP="00E675FA">
    <w:pPr>
      <w:pStyle w:val="af8"/>
      <w:spacing w:before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54332075"/>
      <w:docPartObj>
        <w:docPartGallery w:val="Page Numbers (Bottom of Page)"/>
        <w:docPartUnique/>
      </w:docPartObj>
    </w:sdtPr>
    <w:sdtContent>
      <w:p w14:paraId="37632ED4" w14:textId="29D37C21" w:rsidR="00CD0BA7" w:rsidRDefault="00CD0BA7">
        <w:pPr>
          <w:pStyle w:val="af8"/>
          <w:spacing w:before="12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12D18" w:rsidRPr="00712D18">
          <w:rPr>
            <w:rFonts w:hint="eastAsia"/>
            <w:noProof/>
            <w:lang w:val="ja-JP" w:eastAsia="ja-JP"/>
          </w:rPr>
          <w:t>７</w:t>
        </w:r>
        <w:r>
          <w:fldChar w:fldCharType="end"/>
        </w:r>
      </w:p>
    </w:sdtContent>
  </w:sdt>
  <w:p w14:paraId="257EABAE" w14:textId="42BC8B41" w:rsidR="00822F78" w:rsidRDefault="00822F78" w:rsidP="006568A5">
    <w:pPr>
      <w:pStyle w:val="af8"/>
      <w:spacing w:before="120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D1E991" w14:textId="77777777" w:rsidR="00822F78" w:rsidRDefault="00822F78" w:rsidP="00E675FA">
    <w:pPr>
      <w:pStyle w:val="af8"/>
      <w:spacing w:before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C37C6F" w14:textId="77777777" w:rsidR="0068250F" w:rsidRDefault="0068250F">
      <w:pPr>
        <w:spacing w:before="120" w:line="240" w:lineRule="auto"/>
      </w:pPr>
      <w:r>
        <w:separator/>
      </w:r>
    </w:p>
  </w:footnote>
  <w:footnote w:type="continuationSeparator" w:id="0">
    <w:p w14:paraId="5C64A2FD" w14:textId="77777777" w:rsidR="0068250F" w:rsidRDefault="0068250F">
      <w:pPr>
        <w:spacing w:before="12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90D4F4" w14:textId="77777777" w:rsidR="00822F78" w:rsidRDefault="00822F78" w:rsidP="00E675FA">
    <w:pPr>
      <w:pStyle w:val="af6"/>
      <w:spacing w:before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F5F0D0" w14:textId="77777777" w:rsidR="00822F78" w:rsidRDefault="00822F78" w:rsidP="00E675FA">
    <w:pPr>
      <w:pStyle w:val="af6"/>
      <w:spacing w:before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BB0467" w14:textId="77777777" w:rsidR="00822F78" w:rsidRDefault="00822F78" w:rsidP="00E675FA">
    <w:pPr>
      <w:pStyle w:val="af6"/>
      <w:spacing w:before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3"/>
    <w:multiLevelType w:val="singleLevel"/>
    <w:tmpl w:val="00000000"/>
    <w:lvl w:ilvl="0">
      <w:start w:val="5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" w15:restartNumberingAfterBreak="0">
    <w:nsid w:val="015713EF"/>
    <w:multiLevelType w:val="multilevel"/>
    <w:tmpl w:val="59D6C052"/>
    <w:lvl w:ilvl="0">
      <w:start w:val="1"/>
      <w:numFmt w:val="ideographDigital"/>
      <w:isLgl/>
      <w:suff w:val="nothing"/>
      <w:lvlText w:val="第%1章"/>
      <w:lvlJc w:val="center"/>
      <w:pPr>
        <w:ind w:left="0" w:firstLine="0"/>
      </w:pPr>
      <w:rPr>
        <w:rFonts w:eastAsia="SimHei" w:hint="eastAsia"/>
        <w:sz w:val="30"/>
      </w:rPr>
    </w:lvl>
    <w:lvl w:ilvl="1">
      <w:start w:val="1"/>
      <w:numFmt w:val="decimal"/>
      <w:isLgl/>
      <w:suff w:val="nothing"/>
      <w:lvlText w:val="%1.%2"/>
      <w:lvlJc w:val="center"/>
      <w:pPr>
        <w:ind w:left="0" w:firstLine="0"/>
      </w:pPr>
      <w:rPr>
        <w:rFonts w:eastAsia="SimHei" w:hint="eastAsia"/>
        <w:b/>
        <w:sz w:val="28"/>
      </w:rPr>
    </w:lvl>
    <w:lvl w:ilvl="2">
      <w:start w:val="1"/>
      <w:numFmt w:val="decimal"/>
      <w:isLgl/>
      <w:suff w:val="nothing"/>
      <w:lvlText w:val="%1.%2.%3"/>
      <w:lvlJc w:val="left"/>
      <w:pPr>
        <w:ind w:left="425" w:firstLine="0"/>
      </w:pPr>
      <w:rPr>
        <w:rFonts w:eastAsia="KaiTi" w:hint="eastAsia"/>
        <w:sz w:val="24"/>
      </w:rPr>
    </w:lvl>
    <w:lvl w:ilvl="3">
      <w:start w:val="1"/>
      <w:numFmt w:val="decimal"/>
      <w:isLgl/>
      <w:suff w:val="nothing"/>
      <w:lvlText w:val="%1.%2.%3.%4"/>
      <w:lvlJc w:val="left"/>
      <w:pPr>
        <w:ind w:left="851" w:hanging="426"/>
      </w:pPr>
      <w:rPr>
        <w:rFonts w:hint="eastAsia"/>
      </w:rPr>
    </w:lvl>
    <w:lvl w:ilvl="4">
      <w:start w:val="1"/>
      <w:numFmt w:val="decimal"/>
      <w:isLgl/>
      <w:suff w:val="nothing"/>
      <w:lvlText w:val="%1.%2.%3.%4.%5"/>
      <w:lvlJc w:val="left"/>
      <w:pPr>
        <w:ind w:left="1276" w:hanging="851"/>
      </w:pPr>
      <w:rPr>
        <w:rFonts w:eastAsia="SimHei" w:hint="eastAsia"/>
        <w:b/>
        <w:sz w:val="24"/>
      </w:rPr>
    </w:lvl>
    <w:lvl w:ilvl="5">
      <w:start w:val="1"/>
      <w:numFmt w:val="decimal"/>
      <w:lvlText w:val="%1.%2.%3.%4.%5.%6"/>
      <w:lvlJc w:val="left"/>
      <w:pPr>
        <w:ind w:left="3685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52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819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527" w:hanging="1700"/>
      </w:pPr>
      <w:rPr>
        <w:rFonts w:hint="eastAsia"/>
      </w:rPr>
    </w:lvl>
  </w:abstractNum>
  <w:abstractNum w:abstractNumId="2" w15:restartNumberingAfterBreak="0">
    <w:nsid w:val="04BE1A50"/>
    <w:multiLevelType w:val="multilevel"/>
    <w:tmpl w:val="B2B4212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05733F7A"/>
    <w:multiLevelType w:val="hybridMultilevel"/>
    <w:tmpl w:val="E89C6F44"/>
    <w:lvl w:ilvl="0" w:tplc="7480EA74">
      <w:start w:val="1"/>
      <w:numFmt w:val="lowerLetter"/>
      <w:lvlText w:val="(%1)"/>
      <w:lvlJc w:val="left"/>
      <w:pPr>
        <w:ind w:left="600" w:hanging="360"/>
      </w:pPr>
      <w:rPr>
        <w:rFonts w:eastAsiaTheme="minorEastAsia" w:hint="default"/>
      </w:rPr>
    </w:lvl>
    <w:lvl w:ilvl="1" w:tplc="04090017" w:tentative="1">
      <w:start w:val="1"/>
      <w:numFmt w:val="aiueoFullWidth"/>
      <w:lvlText w:val="(%2)"/>
      <w:lvlJc w:val="left"/>
      <w:pPr>
        <w:ind w:left="1080" w:hanging="420"/>
      </w:pPr>
    </w:lvl>
    <w:lvl w:ilvl="2" w:tplc="04090011" w:tentative="1">
      <w:start w:val="1"/>
      <w:numFmt w:val="decimalEnclosedCircle"/>
      <w:lvlText w:val="%3"/>
      <w:lvlJc w:val="lef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7" w:tentative="1">
      <w:start w:val="1"/>
      <w:numFmt w:val="aiueoFullWidth"/>
      <w:lvlText w:val="(%5)"/>
      <w:lvlJc w:val="left"/>
      <w:pPr>
        <w:ind w:left="234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7" w:tentative="1">
      <w:start w:val="1"/>
      <w:numFmt w:val="aiueoFullWidth"/>
      <w:lvlText w:val="(%8)"/>
      <w:lvlJc w:val="left"/>
      <w:pPr>
        <w:ind w:left="36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020" w:hanging="420"/>
      </w:pPr>
    </w:lvl>
  </w:abstractNum>
  <w:abstractNum w:abstractNumId="4" w15:restartNumberingAfterBreak="0">
    <w:nsid w:val="1E7F215C"/>
    <w:multiLevelType w:val="multilevel"/>
    <w:tmpl w:val="FA88D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EBF4A31"/>
    <w:multiLevelType w:val="hybridMultilevel"/>
    <w:tmpl w:val="536E0B3E"/>
    <w:lvl w:ilvl="0" w:tplc="415489D0">
      <w:start w:val="1"/>
      <w:numFmt w:val="lowerLetter"/>
      <w:lvlText w:val="(%1)"/>
      <w:lvlJc w:val="left"/>
      <w:pPr>
        <w:ind w:left="60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80" w:hanging="420"/>
      </w:pPr>
    </w:lvl>
    <w:lvl w:ilvl="2" w:tplc="04090011" w:tentative="1">
      <w:start w:val="1"/>
      <w:numFmt w:val="decimalEnclosedCircle"/>
      <w:lvlText w:val="%3"/>
      <w:lvlJc w:val="lef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7" w:tentative="1">
      <w:start w:val="1"/>
      <w:numFmt w:val="aiueoFullWidth"/>
      <w:lvlText w:val="(%5)"/>
      <w:lvlJc w:val="left"/>
      <w:pPr>
        <w:ind w:left="234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7" w:tentative="1">
      <w:start w:val="1"/>
      <w:numFmt w:val="aiueoFullWidth"/>
      <w:lvlText w:val="(%8)"/>
      <w:lvlJc w:val="left"/>
      <w:pPr>
        <w:ind w:left="36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020" w:hanging="420"/>
      </w:pPr>
    </w:lvl>
  </w:abstractNum>
  <w:abstractNum w:abstractNumId="6" w15:restartNumberingAfterBreak="0">
    <w:nsid w:val="37E51C15"/>
    <w:multiLevelType w:val="hybridMultilevel"/>
    <w:tmpl w:val="7ABA8DE2"/>
    <w:lvl w:ilvl="0" w:tplc="5124528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3BB30AEE"/>
    <w:multiLevelType w:val="hybridMultilevel"/>
    <w:tmpl w:val="6450D71A"/>
    <w:lvl w:ilvl="0" w:tplc="5790AC96">
      <w:start w:val="1"/>
      <w:numFmt w:val="lowerLetter"/>
      <w:lvlText w:val="(%1)"/>
      <w:lvlJc w:val="left"/>
      <w:pPr>
        <w:ind w:left="60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80" w:hanging="420"/>
      </w:pPr>
    </w:lvl>
    <w:lvl w:ilvl="2" w:tplc="04090011" w:tentative="1">
      <w:start w:val="1"/>
      <w:numFmt w:val="decimalEnclosedCircle"/>
      <w:lvlText w:val="%3"/>
      <w:lvlJc w:val="lef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7" w:tentative="1">
      <w:start w:val="1"/>
      <w:numFmt w:val="aiueoFullWidth"/>
      <w:lvlText w:val="(%5)"/>
      <w:lvlJc w:val="left"/>
      <w:pPr>
        <w:ind w:left="234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7" w:tentative="1">
      <w:start w:val="1"/>
      <w:numFmt w:val="aiueoFullWidth"/>
      <w:lvlText w:val="(%8)"/>
      <w:lvlJc w:val="left"/>
      <w:pPr>
        <w:ind w:left="36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020" w:hanging="420"/>
      </w:pPr>
    </w:lvl>
  </w:abstractNum>
  <w:abstractNum w:abstractNumId="8" w15:restartNumberingAfterBreak="0">
    <w:nsid w:val="3D8D1319"/>
    <w:multiLevelType w:val="hybridMultilevel"/>
    <w:tmpl w:val="47D06748"/>
    <w:lvl w:ilvl="0" w:tplc="6F047872">
      <w:start w:val="1"/>
      <w:numFmt w:val="lowerLetter"/>
      <w:lvlText w:val="(%1)"/>
      <w:lvlJc w:val="left"/>
      <w:pPr>
        <w:ind w:left="60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80" w:hanging="420"/>
      </w:pPr>
    </w:lvl>
    <w:lvl w:ilvl="2" w:tplc="04090011" w:tentative="1">
      <w:start w:val="1"/>
      <w:numFmt w:val="decimalEnclosedCircle"/>
      <w:lvlText w:val="%3"/>
      <w:lvlJc w:val="lef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7" w:tentative="1">
      <w:start w:val="1"/>
      <w:numFmt w:val="aiueoFullWidth"/>
      <w:lvlText w:val="(%5)"/>
      <w:lvlJc w:val="left"/>
      <w:pPr>
        <w:ind w:left="234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7" w:tentative="1">
      <w:start w:val="1"/>
      <w:numFmt w:val="aiueoFullWidth"/>
      <w:lvlText w:val="(%8)"/>
      <w:lvlJc w:val="left"/>
      <w:pPr>
        <w:ind w:left="36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020" w:hanging="420"/>
      </w:pPr>
    </w:lvl>
  </w:abstractNum>
  <w:abstractNum w:abstractNumId="9" w15:restartNumberingAfterBreak="0">
    <w:nsid w:val="40095EE8"/>
    <w:multiLevelType w:val="hybridMultilevel"/>
    <w:tmpl w:val="22301802"/>
    <w:lvl w:ilvl="0" w:tplc="A3BA876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0" w15:restartNumberingAfterBreak="0">
    <w:nsid w:val="44E84174"/>
    <w:multiLevelType w:val="hybridMultilevel"/>
    <w:tmpl w:val="5E44D7C4"/>
    <w:lvl w:ilvl="0" w:tplc="1E42450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4892416B"/>
    <w:multiLevelType w:val="multilevel"/>
    <w:tmpl w:val="B7F600E2"/>
    <w:lvl w:ilvl="0">
      <w:start w:val="3"/>
      <w:numFmt w:val="decimal"/>
      <w:pStyle w:val="2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48D7272C"/>
    <w:multiLevelType w:val="multilevel"/>
    <w:tmpl w:val="0116E1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inherit" w:eastAsiaTheme="minorEastAsia" w:hAnsi="inherit" w:cs="Arial"/>
      </w:r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60AD269B"/>
    <w:multiLevelType w:val="multilevel"/>
    <w:tmpl w:val="4960610E"/>
    <w:lvl w:ilvl="0">
      <w:start w:val="1"/>
      <w:numFmt w:val="decimal"/>
      <w:pStyle w:val="1"/>
      <w:isLgl/>
      <w:suff w:val="space"/>
      <w:lvlText w:val="Chapter %1:"/>
      <w:lvlJc w:val="left"/>
      <w:pPr>
        <w:ind w:left="0" w:firstLine="0"/>
      </w:pPr>
      <w:rPr>
        <w:rFonts w:ascii="Times New Roman" w:hAnsi="Times New Roman" w:hint="eastAsia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isLgl/>
      <w:suff w:val="space"/>
      <w:lvlText w:val="%1.%2"/>
      <w:lvlJc w:val="left"/>
      <w:pPr>
        <w:ind w:left="680" w:hanging="68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851" w:hanging="851"/>
      </w:pPr>
      <w:rPr>
        <w:rFonts w:hint="eastAsia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1021" w:hanging="102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4" w15:restartNumberingAfterBreak="0">
    <w:nsid w:val="614A0CBC"/>
    <w:multiLevelType w:val="hybridMultilevel"/>
    <w:tmpl w:val="EE468766"/>
    <w:lvl w:ilvl="0" w:tplc="F03A629A">
      <w:start w:val="1"/>
      <w:numFmt w:val="decimal"/>
      <w:lvlText w:val="%1."/>
      <w:lvlJc w:val="left"/>
      <w:pPr>
        <w:ind w:left="360" w:hanging="360"/>
      </w:pPr>
      <w:rPr>
        <w:rFonts w:ascii="ＭＳ 明朝" w:eastAsia="ＭＳ 明朝" w:hAnsi="ＭＳ 明朝" w:cs="ＭＳ 明朝"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5" w15:restartNumberingAfterBreak="0">
    <w:nsid w:val="716917E8"/>
    <w:multiLevelType w:val="hybridMultilevel"/>
    <w:tmpl w:val="21E0F3C6"/>
    <w:lvl w:ilvl="0" w:tplc="44A020F8">
      <w:start w:val="3"/>
      <w:numFmt w:val="lowerLetter"/>
      <w:lvlText w:val="(%1)"/>
      <w:lvlJc w:val="left"/>
      <w:pPr>
        <w:ind w:left="60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080" w:hanging="420"/>
      </w:pPr>
    </w:lvl>
    <w:lvl w:ilvl="2" w:tplc="04090011" w:tentative="1">
      <w:start w:val="1"/>
      <w:numFmt w:val="decimalEnclosedCircle"/>
      <w:lvlText w:val="%3"/>
      <w:lvlJc w:val="lef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7" w:tentative="1">
      <w:start w:val="1"/>
      <w:numFmt w:val="aiueoFullWidth"/>
      <w:lvlText w:val="(%5)"/>
      <w:lvlJc w:val="left"/>
      <w:pPr>
        <w:ind w:left="2340" w:hanging="420"/>
      </w:pPr>
    </w:lvl>
    <w:lvl w:ilvl="5" w:tplc="04090011" w:tentative="1">
      <w:start w:val="1"/>
      <w:numFmt w:val="decimalEnclosedCircle"/>
      <w:lvlText w:val="%6"/>
      <w:lvlJc w:val="lef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7" w:tentative="1">
      <w:start w:val="1"/>
      <w:numFmt w:val="aiueoFullWidth"/>
      <w:lvlText w:val="(%8)"/>
      <w:lvlJc w:val="left"/>
      <w:pPr>
        <w:ind w:left="3600" w:hanging="420"/>
      </w:pPr>
    </w:lvl>
    <w:lvl w:ilvl="8" w:tplc="04090011" w:tentative="1">
      <w:start w:val="1"/>
      <w:numFmt w:val="decimalEnclosedCircle"/>
      <w:lvlText w:val="%9"/>
      <w:lvlJc w:val="left"/>
      <w:pPr>
        <w:ind w:left="4020" w:hanging="420"/>
      </w:pPr>
    </w:lvl>
  </w:abstractNum>
  <w:abstractNum w:abstractNumId="16" w15:restartNumberingAfterBreak="0">
    <w:nsid w:val="79C3111B"/>
    <w:multiLevelType w:val="hybridMultilevel"/>
    <w:tmpl w:val="E89C6F44"/>
    <w:lvl w:ilvl="0" w:tplc="FFFFFFFF">
      <w:start w:val="1"/>
      <w:numFmt w:val="lowerLetter"/>
      <w:lvlText w:val="(%1)"/>
      <w:lvlJc w:val="left"/>
      <w:pPr>
        <w:ind w:left="600" w:hanging="360"/>
      </w:pPr>
      <w:rPr>
        <w:rFonts w:eastAsiaTheme="minorEastAsia" w:hint="default"/>
      </w:rPr>
    </w:lvl>
    <w:lvl w:ilvl="1" w:tplc="FFFFFFFF" w:tentative="1">
      <w:start w:val="1"/>
      <w:numFmt w:val="aiueoFullWidth"/>
      <w:lvlText w:val="(%2)"/>
      <w:lvlJc w:val="left"/>
      <w:pPr>
        <w:ind w:left="1080" w:hanging="420"/>
      </w:pPr>
    </w:lvl>
    <w:lvl w:ilvl="2" w:tplc="FFFFFFFF" w:tentative="1">
      <w:start w:val="1"/>
      <w:numFmt w:val="decimalEnclosedCircle"/>
      <w:lvlText w:val="%3"/>
      <w:lvlJc w:val="left"/>
      <w:pPr>
        <w:ind w:left="1500" w:hanging="420"/>
      </w:pPr>
    </w:lvl>
    <w:lvl w:ilvl="3" w:tplc="FFFFFFFF" w:tentative="1">
      <w:start w:val="1"/>
      <w:numFmt w:val="decimal"/>
      <w:lvlText w:val="%4."/>
      <w:lvlJc w:val="left"/>
      <w:pPr>
        <w:ind w:left="1920" w:hanging="420"/>
      </w:pPr>
    </w:lvl>
    <w:lvl w:ilvl="4" w:tplc="FFFFFFFF" w:tentative="1">
      <w:start w:val="1"/>
      <w:numFmt w:val="aiueoFullWidth"/>
      <w:lvlText w:val="(%5)"/>
      <w:lvlJc w:val="left"/>
      <w:pPr>
        <w:ind w:left="2340" w:hanging="420"/>
      </w:pPr>
    </w:lvl>
    <w:lvl w:ilvl="5" w:tplc="FFFFFFFF" w:tentative="1">
      <w:start w:val="1"/>
      <w:numFmt w:val="decimalEnclosedCircle"/>
      <w:lvlText w:val="%6"/>
      <w:lvlJc w:val="left"/>
      <w:pPr>
        <w:ind w:left="2760" w:hanging="420"/>
      </w:pPr>
    </w:lvl>
    <w:lvl w:ilvl="6" w:tplc="FFFFFFFF" w:tentative="1">
      <w:start w:val="1"/>
      <w:numFmt w:val="decimal"/>
      <w:lvlText w:val="%7."/>
      <w:lvlJc w:val="left"/>
      <w:pPr>
        <w:ind w:left="3180" w:hanging="420"/>
      </w:pPr>
    </w:lvl>
    <w:lvl w:ilvl="7" w:tplc="FFFFFFFF" w:tentative="1">
      <w:start w:val="1"/>
      <w:numFmt w:val="aiueoFullWidth"/>
      <w:lvlText w:val="(%8)"/>
      <w:lvlJc w:val="left"/>
      <w:pPr>
        <w:ind w:left="3600" w:hanging="420"/>
      </w:pPr>
    </w:lvl>
    <w:lvl w:ilvl="8" w:tplc="FFFFFFFF" w:tentative="1">
      <w:start w:val="1"/>
      <w:numFmt w:val="decimalEnclosedCircle"/>
      <w:lvlText w:val="%9"/>
      <w:lvlJc w:val="left"/>
      <w:pPr>
        <w:ind w:left="4020" w:hanging="420"/>
      </w:pPr>
    </w:lvl>
  </w:abstractNum>
  <w:num w:numId="1" w16cid:durableId="831218296">
    <w:abstractNumId w:val="13"/>
  </w:num>
  <w:num w:numId="2" w16cid:durableId="231235281">
    <w:abstractNumId w:val="14"/>
  </w:num>
  <w:num w:numId="3" w16cid:durableId="1179848716">
    <w:abstractNumId w:val="2"/>
  </w:num>
  <w:num w:numId="4" w16cid:durableId="1077481711">
    <w:abstractNumId w:val="15"/>
  </w:num>
  <w:num w:numId="5" w16cid:durableId="19206195">
    <w:abstractNumId w:val="5"/>
  </w:num>
  <w:num w:numId="6" w16cid:durableId="201132006">
    <w:abstractNumId w:val="3"/>
  </w:num>
  <w:num w:numId="7" w16cid:durableId="1878547962">
    <w:abstractNumId w:val="0"/>
  </w:num>
  <w:num w:numId="8" w16cid:durableId="849222977">
    <w:abstractNumId w:val="11"/>
  </w:num>
  <w:num w:numId="9" w16cid:durableId="1587307404">
    <w:abstractNumId w:val="6"/>
  </w:num>
  <w:num w:numId="10" w16cid:durableId="1948611441">
    <w:abstractNumId w:val="8"/>
  </w:num>
  <w:num w:numId="11" w16cid:durableId="1608653886">
    <w:abstractNumId w:val="4"/>
  </w:num>
  <w:num w:numId="12" w16cid:durableId="724379040">
    <w:abstractNumId w:val="16"/>
  </w:num>
  <w:num w:numId="13" w16cid:durableId="2127039615">
    <w:abstractNumId w:val="12"/>
  </w:num>
  <w:num w:numId="14" w16cid:durableId="1876962318">
    <w:abstractNumId w:val="10"/>
  </w:num>
  <w:num w:numId="15" w16cid:durableId="904536554">
    <w:abstractNumId w:val="7"/>
  </w:num>
  <w:num w:numId="16" w16cid:durableId="175778534">
    <w:abstractNumId w:val="1"/>
  </w:num>
  <w:num w:numId="17" w16cid:durableId="23288497">
    <w:abstractNumId w:val="9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c2sDAztjA0MTU2NjZR0lEKTi0uzszPAykwMagFAJDIiT0tAAAA"/>
  </w:docVars>
  <w:rsids>
    <w:rsidRoot w:val="00F55B19"/>
    <w:rsid w:val="000009F0"/>
    <w:rsid w:val="00001F03"/>
    <w:rsid w:val="00001F50"/>
    <w:rsid w:val="00002282"/>
    <w:rsid w:val="00002797"/>
    <w:rsid w:val="00002E02"/>
    <w:rsid w:val="00010C73"/>
    <w:rsid w:val="0001240E"/>
    <w:rsid w:val="0001243A"/>
    <w:rsid w:val="00012951"/>
    <w:rsid w:val="00016937"/>
    <w:rsid w:val="00021929"/>
    <w:rsid w:val="00042CC8"/>
    <w:rsid w:val="00051E5A"/>
    <w:rsid w:val="00060A75"/>
    <w:rsid w:val="00071D82"/>
    <w:rsid w:val="00072A15"/>
    <w:rsid w:val="00075E92"/>
    <w:rsid w:val="000A0EED"/>
    <w:rsid w:val="000A1D9B"/>
    <w:rsid w:val="000A3A72"/>
    <w:rsid w:val="000A3DA1"/>
    <w:rsid w:val="000A5EDB"/>
    <w:rsid w:val="000B4210"/>
    <w:rsid w:val="000C11A1"/>
    <w:rsid w:val="000C3BA3"/>
    <w:rsid w:val="000C4190"/>
    <w:rsid w:val="000C7F74"/>
    <w:rsid w:val="000D1EA2"/>
    <w:rsid w:val="000D6104"/>
    <w:rsid w:val="000E02A8"/>
    <w:rsid w:val="000E033D"/>
    <w:rsid w:val="000E5782"/>
    <w:rsid w:val="000F054B"/>
    <w:rsid w:val="000F2CEF"/>
    <w:rsid w:val="000F4CFD"/>
    <w:rsid w:val="000F6967"/>
    <w:rsid w:val="000F7F05"/>
    <w:rsid w:val="0010007B"/>
    <w:rsid w:val="00100A2A"/>
    <w:rsid w:val="00104062"/>
    <w:rsid w:val="00104EAF"/>
    <w:rsid w:val="0010762D"/>
    <w:rsid w:val="001077FB"/>
    <w:rsid w:val="001114B3"/>
    <w:rsid w:val="001123C6"/>
    <w:rsid w:val="00114675"/>
    <w:rsid w:val="001177DF"/>
    <w:rsid w:val="00117AC5"/>
    <w:rsid w:val="001226C1"/>
    <w:rsid w:val="001228D6"/>
    <w:rsid w:val="00133260"/>
    <w:rsid w:val="00144D11"/>
    <w:rsid w:val="00151077"/>
    <w:rsid w:val="001563AB"/>
    <w:rsid w:val="001600DC"/>
    <w:rsid w:val="00170782"/>
    <w:rsid w:val="00172BC3"/>
    <w:rsid w:val="001739CF"/>
    <w:rsid w:val="001750B0"/>
    <w:rsid w:val="00185338"/>
    <w:rsid w:val="001908BF"/>
    <w:rsid w:val="001914E2"/>
    <w:rsid w:val="001964C0"/>
    <w:rsid w:val="00197E6C"/>
    <w:rsid w:val="001A09F2"/>
    <w:rsid w:val="001B2F5F"/>
    <w:rsid w:val="001B342E"/>
    <w:rsid w:val="001B7E42"/>
    <w:rsid w:val="001C247F"/>
    <w:rsid w:val="001C32EF"/>
    <w:rsid w:val="001D33D6"/>
    <w:rsid w:val="001D5E50"/>
    <w:rsid w:val="001D7546"/>
    <w:rsid w:val="001D7E23"/>
    <w:rsid w:val="001E0E72"/>
    <w:rsid w:val="001E5F8D"/>
    <w:rsid w:val="001F0059"/>
    <w:rsid w:val="001F14AC"/>
    <w:rsid w:val="001F4E7F"/>
    <w:rsid w:val="001F648C"/>
    <w:rsid w:val="002033C8"/>
    <w:rsid w:val="00204E25"/>
    <w:rsid w:val="00206E69"/>
    <w:rsid w:val="00207325"/>
    <w:rsid w:val="00214BBF"/>
    <w:rsid w:val="00215BA5"/>
    <w:rsid w:val="0023265F"/>
    <w:rsid w:val="00237BB7"/>
    <w:rsid w:val="002412E5"/>
    <w:rsid w:val="00245375"/>
    <w:rsid w:val="00245F51"/>
    <w:rsid w:val="00247661"/>
    <w:rsid w:val="00250FA4"/>
    <w:rsid w:val="00251235"/>
    <w:rsid w:val="00252A0E"/>
    <w:rsid w:val="00256803"/>
    <w:rsid w:val="00256B0D"/>
    <w:rsid w:val="00256D39"/>
    <w:rsid w:val="002605C7"/>
    <w:rsid w:val="00272E2F"/>
    <w:rsid w:val="0027301F"/>
    <w:rsid w:val="00275E38"/>
    <w:rsid w:val="00283F66"/>
    <w:rsid w:val="00285B12"/>
    <w:rsid w:val="002903A2"/>
    <w:rsid w:val="00293232"/>
    <w:rsid w:val="00295369"/>
    <w:rsid w:val="00295A92"/>
    <w:rsid w:val="002A4D3D"/>
    <w:rsid w:val="002A4DD8"/>
    <w:rsid w:val="002B1471"/>
    <w:rsid w:val="002B25A9"/>
    <w:rsid w:val="002B2D6A"/>
    <w:rsid w:val="002B48B4"/>
    <w:rsid w:val="002C15DD"/>
    <w:rsid w:val="002C2015"/>
    <w:rsid w:val="002D1407"/>
    <w:rsid w:val="002E6CDB"/>
    <w:rsid w:val="002E6DCC"/>
    <w:rsid w:val="002F2605"/>
    <w:rsid w:val="002F74A0"/>
    <w:rsid w:val="002F7A34"/>
    <w:rsid w:val="00301BB3"/>
    <w:rsid w:val="00302786"/>
    <w:rsid w:val="003058C9"/>
    <w:rsid w:val="003102F1"/>
    <w:rsid w:val="00320A5A"/>
    <w:rsid w:val="003212AE"/>
    <w:rsid w:val="00322420"/>
    <w:rsid w:val="00327F46"/>
    <w:rsid w:val="00332BDE"/>
    <w:rsid w:val="0033342B"/>
    <w:rsid w:val="00334C14"/>
    <w:rsid w:val="00337AC4"/>
    <w:rsid w:val="0035054A"/>
    <w:rsid w:val="00350DB7"/>
    <w:rsid w:val="00352E99"/>
    <w:rsid w:val="00353A1B"/>
    <w:rsid w:val="003549CE"/>
    <w:rsid w:val="003564BC"/>
    <w:rsid w:val="0035689D"/>
    <w:rsid w:val="00357E3D"/>
    <w:rsid w:val="0036030B"/>
    <w:rsid w:val="00360E83"/>
    <w:rsid w:val="0036417C"/>
    <w:rsid w:val="00364355"/>
    <w:rsid w:val="003665BC"/>
    <w:rsid w:val="00366DC3"/>
    <w:rsid w:val="00367147"/>
    <w:rsid w:val="00367383"/>
    <w:rsid w:val="00372CAC"/>
    <w:rsid w:val="00372E54"/>
    <w:rsid w:val="00380923"/>
    <w:rsid w:val="0038367C"/>
    <w:rsid w:val="00386854"/>
    <w:rsid w:val="003913CB"/>
    <w:rsid w:val="00392290"/>
    <w:rsid w:val="00395960"/>
    <w:rsid w:val="003A3CE8"/>
    <w:rsid w:val="003A7878"/>
    <w:rsid w:val="003B1A3E"/>
    <w:rsid w:val="003B1FCF"/>
    <w:rsid w:val="003B6EDF"/>
    <w:rsid w:val="003C12D1"/>
    <w:rsid w:val="003C14C7"/>
    <w:rsid w:val="003C23A9"/>
    <w:rsid w:val="003C45EE"/>
    <w:rsid w:val="003C78AC"/>
    <w:rsid w:val="003C7A5A"/>
    <w:rsid w:val="003C7AB6"/>
    <w:rsid w:val="003D1AA2"/>
    <w:rsid w:val="003D5B33"/>
    <w:rsid w:val="003D69D1"/>
    <w:rsid w:val="003E09FA"/>
    <w:rsid w:val="003E232D"/>
    <w:rsid w:val="003E4519"/>
    <w:rsid w:val="003E67DF"/>
    <w:rsid w:val="003E744C"/>
    <w:rsid w:val="003F0DFF"/>
    <w:rsid w:val="003F25F6"/>
    <w:rsid w:val="003F3479"/>
    <w:rsid w:val="004014BB"/>
    <w:rsid w:val="0041176A"/>
    <w:rsid w:val="0041192C"/>
    <w:rsid w:val="0041651E"/>
    <w:rsid w:val="0041690A"/>
    <w:rsid w:val="00420EC8"/>
    <w:rsid w:val="00423558"/>
    <w:rsid w:val="0042366B"/>
    <w:rsid w:val="004253E8"/>
    <w:rsid w:val="00425DCB"/>
    <w:rsid w:val="00426EE4"/>
    <w:rsid w:val="00427092"/>
    <w:rsid w:val="004270F3"/>
    <w:rsid w:val="00427482"/>
    <w:rsid w:val="0042763B"/>
    <w:rsid w:val="00430C56"/>
    <w:rsid w:val="00431908"/>
    <w:rsid w:val="00453503"/>
    <w:rsid w:val="00454F1D"/>
    <w:rsid w:val="00455870"/>
    <w:rsid w:val="004564A2"/>
    <w:rsid w:val="00461DBC"/>
    <w:rsid w:val="004633CA"/>
    <w:rsid w:val="004642E1"/>
    <w:rsid w:val="00467904"/>
    <w:rsid w:val="00472A45"/>
    <w:rsid w:val="00473794"/>
    <w:rsid w:val="00475BC3"/>
    <w:rsid w:val="004765E6"/>
    <w:rsid w:val="004817D0"/>
    <w:rsid w:val="00487DE1"/>
    <w:rsid w:val="00493497"/>
    <w:rsid w:val="00496403"/>
    <w:rsid w:val="004972E9"/>
    <w:rsid w:val="004A234C"/>
    <w:rsid w:val="004A5920"/>
    <w:rsid w:val="004A6AE7"/>
    <w:rsid w:val="004B04BB"/>
    <w:rsid w:val="004B18C4"/>
    <w:rsid w:val="004B2A94"/>
    <w:rsid w:val="004B38EF"/>
    <w:rsid w:val="004B5456"/>
    <w:rsid w:val="004B5EBE"/>
    <w:rsid w:val="004E0473"/>
    <w:rsid w:val="004E3E54"/>
    <w:rsid w:val="004E572E"/>
    <w:rsid w:val="004E77CE"/>
    <w:rsid w:val="004F0C65"/>
    <w:rsid w:val="004F3306"/>
    <w:rsid w:val="00500125"/>
    <w:rsid w:val="0050060B"/>
    <w:rsid w:val="00504BB6"/>
    <w:rsid w:val="005061BE"/>
    <w:rsid w:val="00510233"/>
    <w:rsid w:val="00513240"/>
    <w:rsid w:val="0051402A"/>
    <w:rsid w:val="0051655E"/>
    <w:rsid w:val="00516A7C"/>
    <w:rsid w:val="00520D3C"/>
    <w:rsid w:val="005237D3"/>
    <w:rsid w:val="00525D2A"/>
    <w:rsid w:val="005276AE"/>
    <w:rsid w:val="00531E56"/>
    <w:rsid w:val="0053496F"/>
    <w:rsid w:val="00537EDD"/>
    <w:rsid w:val="00542371"/>
    <w:rsid w:val="005445D5"/>
    <w:rsid w:val="005509CB"/>
    <w:rsid w:val="0055321E"/>
    <w:rsid w:val="005567D3"/>
    <w:rsid w:val="00556A68"/>
    <w:rsid w:val="00556CB2"/>
    <w:rsid w:val="0056010B"/>
    <w:rsid w:val="00560A8A"/>
    <w:rsid w:val="005615C4"/>
    <w:rsid w:val="0056243C"/>
    <w:rsid w:val="00563E5C"/>
    <w:rsid w:val="00564ED1"/>
    <w:rsid w:val="00565A34"/>
    <w:rsid w:val="00570EFF"/>
    <w:rsid w:val="00572655"/>
    <w:rsid w:val="005806BD"/>
    <w:rsid w:val="00581BEA"/>
    <w:rsid w:val="00582C04"/>
    <w:rsid w:val="00583BCC"/>
    <w:rsid w:val="00583C3D"/>
    <w:rsid w:val="005920CF"/>
    <w:rsid w:val="005A1689"/>
    <w:rsid w:val="005A44D0"/>
    <w:rsid w:val="005B0742"/>
    <w:rsid w:val="005B48B2"/>
    <w:rsid w:val="005C3215"/>
    <w:rsid w:val="005C7765"/>
    <w:rsid w:val="005C77C9"/>
    <w:rsid w:val="005C7B3D"/>
    <w:rsid w:val="005D4A53"/>
    <w:rsid w:val="005E0E9E"/>
    <w:rsid w:val="005E4868"/>
    <w:rsid w:val="005E5267"/>
    <w:rsid w:val="005E6684"/>
    <w:rsid w:val="005E76E9"/>
    <w:rsid w:val="005F1253"/>
    <w:rsid w:val="005F2847"/>
    <w:rsid w:val="005F38D4"/>
    <w:rsid w:val="005F4CE6"/>
    <w:rsid w:val="00610356"/>
    <w:rsid w:val="00614525"/>
    <w:rsid w:val="00615C4E"/>
    <w:rsid w:val="00617DC6"/>
    <w:rsid w:val="0062229B"/>
    <w:rsid w:val="00623ABB"/>
    <w:rsid w:val="0062588F"/>
    <w:rsid w:val="006267DA"/>
    <w:rsid w:val="0062775A"/>
    <w:rsid w:val="00631B9C"/>
    <w:rsid w:val="00631BD9"/>
    <w:rsid w:val="00635B53"/>
    <w:rsid w:val="00637F5C"/>
    <w:rsid w:val="00641A35"/>
    <w:rsid w:val="00642074"/>
    <w:rsid w:val="00643640"/>
    <w:rsid w:val="00645C1D"/>
    <w:rsid w:val="006462E7"/>
    <w:rsid w:val="00647DAB"/>
    <w:rsid w:val="00653305"/>
    <w:rsid w:val="00653760"/>
    <w:rsid w:val="00655F1E"/>
    <w:rsid w:val="006568A5"/>
    <w:rsid w:val="0066350E"/>
    <w:rsid w:val="0066367D"/>
    <w:rsid w:val="00665CC0"/>
    <w:rsid w:val="00666E21"/>
    <w:rsid w:val="00666F25"/>
    <w:rsid w:val="00672E5A"/>
    <w:rsid w:val="0067328C"/>
    <w:rsid w:val="00676989"/>
    <w:rsid w:val="0068250F"/>
    <w:rsid w:val="006836CE"/>
    <w:rsid w:val="006836D5"/>
    <w:rsid w:val="00684AB0"/>
    <w:rsid w:val="0069434B"/>
    <w:rsid w:val="00696E08"/>
    <w:rsid w:val="006A3BB0"/>
    <w:rsid w:val="006B23CE"/>
    <w:rsid w:val="006B3E7D"/>
    <w:rsid w:val="006B46CC"/>
    <w:rsid w:val="006C1B2D"/>
    <w:rsid w:val="006C2417"/>
    <w:rsid w:val="006C3371"/>
    <w:rsid w:val="006C62A2"/>
    <w:rsid w:val="006D041D"/>
    <w:rsid w:val="006D0D5B"/>
    <w:rsid w:val="006D0E56"/>
    <w:rsid w:val="006E1E5A"/>
    <w:rsid w:val="006E1FB1"/>
    <w:rsid w:val="006E2884"/>
    <w:rsid w:val="006E2F14"/>
    <w:rsid w:val="006E580F"/>
    <w:rsid w:val="006F3EE2"/>
    <w:rsid w:val="006F588C"/>
    <w:rsid w:val="006F5AA1"/>
    <w:rsid w:val="00701BD9"/>
    <w:rsid w:val="00702A3F"/>
    <w:rsid w:val="007041AD"/>
    <w:rsid w:val="0070476A"/>
    <w:rsid w:val="00712241"/>
    <w:rsid w:val="00712D18"/>
    <w:rsid w:val="0071392B"/>
    <w:rsid w:val="00714A21"/>
    <w:rsid w:val="00717D9A"/>
    <w:rsid w:val="007213D9"/>
    <w:rsid w:val="00732441"/>
    <w:rsid w:val="00732F00"/>
    <w:rsid w:val="00734F8E"/>
    <w:rsid w:val="00736EE2"/>
    <w:rsid w:val="007372B5"/>
    <w:rsid w:val="0074286B"/>
    <w:rsid w:val="00747B5D"/>
    <w:rsid w:val="007516E3"/>
    <w:rsid w:val="00752B2B"/>
    <w:rsid w:val="00755D65"/>
    <w:rsid w:val="00761ED5"/>
    <w:rsid w:val="0076444A"/>
    <w:rsid w:val="007700FB"/>
    <w:rsid w:val="00770461"/>
    <w:rsid w:val="00770BB5"/>
    <w:rsid w:val="00771571"/>
    <w:rsid w:val="00772246"/>
    <w:rsid w:val="007763A2"/>
    <w:rsid w:val="007823B3"/>
    <w:rsid w:val="00783ADE"/>
    <w:rsid w:val="00791D7C"/>
    <w:rsid w:val="00796A39"/>
    <w:rsid w:val="007971F4"/>
    <w:rsid w:val="007A2C95"/>
    <w:rsid w:val="007A2E12"/>
    <w:rsid w:val="007A680C"/>
    <w:rsid w:val="007B4325"/>
    <w:rsid w:val="007C65D1"/>
    <w:rsid w:val="007C6C91"/>
    <w:rsid w:val="007D24EB"/>
    <w:rsid w:val="007D3D17"/>
    <w:rsid w:val="007E0CA9"/>
    <w:rsid w:val="007E2BDB"/>
    <w:rsid w:val="007E2C82"/>
    <w:rsid w:val="007E5297"/>
    <w:rsid w:val="007E6514"/>
    <w:rsid w:val="007F5F1B"/>
    <w:rsid w:val="00802998"/>
    <w:rsid w:val="00806E0B"/>
    <w:rsid w:val="00810265"/>
    <w:rsid w:val="00810501"/>
    <w:rsid w:val="008105FC"/>
    <w:rsid w:val="008112E4"/>
    <w:rsid w:val="0081362E"/>
    <w:rsid w:val="00814EBD"/>
    <w:rsid w:val="00816E57"/>
    <w:rsid w:val="00822F78"/>
    <w:rsid w:val="0082744F"/>
    <w:rsid w:val="00827BD0"/>
    <w:rsid w:val="00832C34"/>
    <w:rsid w:val="008377C0"/>
    <w:rsid w:val="00846ECE"/>
    <w:rsid w:val="00847ED9"/>
    <w:rsid w:val="008516D9"/>
    <w:rsid w:val="0085501C"/>
    <w:rsid w:val="008568CE"/>
    <w:rsid w:val="00865530"/>
    <w:rsid w:val="00875678"/>
    <w:rsid w:val="00875AB5"/>
    <w:rsid w:val="0087648A"/>
    <w:rsid w:val="00883C75"/>
    <w:rsid w:val="008846AE"/>
    <w:rsid w:val="00884FD0"/>
    <w:rsid w:val="00885162"/>
    <w:rsid w:val="00885179"/>
    <w:rsid w:val="00887A74"/>
    <w:rsid w:val="00887D96"/>
    <w:rsid w:val="00890043"/>
    <w:rsid w:val="008951DA"/>
    <w:rsid w:val="00897FC4"/>
    <w:rsid w:val="008A76D3"/>
    <w:rsid w:val="008B1F82"/>
    <w:rsid w:val="008B29E4"/>
    <w:rsid w:val="008B4302"/>
    <w:rsid w:val="008C03E4"/>
    <w:rsid w:val="008C1A30"/>
    <w:rsid w:val="008C28E6"/>
    <w:rsid w:val="008D14F3"/>
    <w:rsid w:val="008D4998"/>
    <w:rsid w:val="008E0B0C"/>
    <w:rsid w:val="008E1EC7"/>
    <w:rsid w:val="008F0D0C"/>
    <w:rsid w:val="008F1D56"/>
    <w:rsid w:val="008F3729"/>
    <w:rsid w:val="009001C2"/>
    <w:rsid w:val="0090097D"/>
    <w:rsid w:val="0090683F"/>
    <w:rsid w:val="0090771A"/>
    <w:rsid w:val="0091181A"/>
    <w:rsid w:val="00911DDF"/>
    <w:rsid w:val="00914D04"/>
    <w:rsid w:val="0091763F"/>
    <w:rsid w:val="00920F1C"/>
    <w:rsid w:val="00922A2A"/>
    <w:rsid w:val="00926333"/>
    <w:rsid w:val="00926DB4"/>
    <w:rsid w:val="0093113B"/>
    <w:rsid w:val="00934886"/>
    <w:rsid w:val="00936A8B"/>
    <w:rsid w:val="00937B71"/>
    <w:rsid w:val="00937EFB"/>
    <w:rsid w:val="00941879"/>
    <w:rsid w:val="00941AF6"/>
    <w:rsid w:val="009503B0"/>
    <w:rsid w:val="00952F47"/>
    <w:rsid w:val="009555A4"/>
    <w:rsid w:val="009558A2"/>
    <w:rsid w:val="009564CA"/>
    <w:rsid w:val="00964AC1"/>
    <w:rsid w:val="009657D1"/>
    <w:rsid w:val="00967BE7"/>
    <w:rsid w:val="0097118E"/>
    <w:rsid w:val="0097186D"/>
    <w:rsid w:val="009733EA"/>
    <w:rsid w:val="0097672D"/>
    <w:rsid w:val="00985A8F"/>
    <w:rsid w:val="00990E9A"/>
    <w:rsid w:val="009949D6"/>
    <w:rsid w:val="00996190"/>
    <w:rsid w:val="009A6C77"/>
    <w:rsid w:val="009A6EE5"/>
    <w:rsid w:val="009B3782"/>
    <w:rsid w:val="009B3D7B"/>
    <w:rsid w:val="009B6250"/>
    <w:rsid w:val="009B7862"/>
    <w:rsid w:val="009D3E83"/>
    <w:rsid w:val="009E29B2"/>
    <w:rsid w:val="009E3551"/>
    <w:rsid w:val="009E5031"/>
    <w:rsid w:val="009F4B57"/>
    <w:rsid w:val="009F72B9"/>
    <w:rsid w:val="009F793D"/>
    <w:rsid w:val="00A001EB"/>
    <w:rsid w:val="00A028EB"/>
    <w:rsid w:val="00A05ADB"/>
    <w:rsid w:val="00A05E05"/>
    <w:rsid w:val="00A06812"/>
    <w:rsid w:val="00A0695A"/>
    <w:rsid w:val="00A06BB6"/>
    <w:rsid w:val="00A07A73"/>
    <w:rsid w:val="00A07C15"/>
    <w:rsid w:val="00A07D9C"/>
    <w:rsid w:val="00A11F28"/>
    <w:rsid w:val="00A153FE"/>
    <w:rsid w:val="00A1718B"/>
    <w:rsid w:val="00A1737F"/>
    <w:rsid w:val="00A20175"/>
    <w:rsid w:val="00A20413"/>
    <w:rsid w:val="00A2132F"/>
    <w:rsid w:val="00A234C4"/>
    <w:rsid w:val="00A2715F"/>
    <w:rsid w:val="00A27DEE"/>
    <w:rsid w:val="00A3312D"/>
    <w:rsid w:val="00A41FD8"/>
    <w:rsid w:val="00A4250B"/>
    <w:rsid w:val="00A437DC"/>
    <w:rsid w:val="00A43992"/>
    <w:rsid w:val="00A502B8"/>
    <w:rsid w:val="00A634D4"/>
    <w:rsid w:val="00A641F0"/>
    <w:rsid w:val="00A702EA"/>
    <w:rsid w:val="00A70BE5"/>
    <w:rsid w:val="00A74711"/>
    <w:rsid w:val="00A74E6A"/>
    <w:rsid w:val="00A76D1F"/>
    <w:rsid w:val="00A77E8F"/>
    <w:rsid w:val="00A8014F"/>
    <w:rsid w:val="00A80DD0"/>
    <w:rsid w:val="00A91C92"/>
    <w:rsid w:val="00A9229D"/>
    <w:rsid w:val="00AA2FDD"/>
    <w:rsid w:val="00AA4AFD"/>
    <w:rsid w:val="00AA6576"/>
    <w:rsid w:val="00AB18FB"/>
    <w:rsid w:val="00AB3532"/>
    <w:rsid w:val="00AB356C"/>
    <w:rsid w:val="00AB628E"/>
    <w:rsid w:val="00AC20FE"/>
    <w:rsid w:val="00AC5DAE"/>
    <w:rsid w:val="00AC64A4"/>
    <w:rsid w:val="00AD0A41"/>
    <w:rsid w:val="00AD0DB8"/>
    <w:rsid w:val="00AD4A58"/>
    <w:rsid w:val="00AD5048"/>
    <w:rsid w:val="00AD6548"/>
    <w:rsid w:val="00AE137A"/>
    <w:rsid w:val="00AE69DC"/>
    <w:rsid w:val="00AF013A"/>
    <w:rsid w:val="00AF0777"/>
    <w:rsid w:val="00AF27FC"/>
    <w:rsid w:val="00AF29E9"/>
    <w:rsid w:val="00AF36EB"/>
    <w:rsid w:val="00AF6660"/>
    <w:rsid w:val="00B014D5"/>
    <w:rsid w:val="00B01F98"/>
    <w:rsid w:val="00B11D56"/>
    <w:rsid w:val="00B15EF4"/>
    <w:rsid w:val="00B21A11"/>
    <w:rsid w:val="00B2473B"/>
    <w:rsid w:val="00B27E73"/>
    <w:rsid w:val="00B30408"/>
    <w:rsid w:val="00B31CEC"/>
    <w:rsid w:val="00B34691"/>
    <w:rsid w:val="00B35E11"/>
    <w:rsid w:val="00B413C0"/>
    <w:rsid w:val="00B43945"/>
    <w:rsid w:val="00B52981"/>
    <w:rsid w:val="00B530EA"/>
    <w:rsid w:val="00B54DCB"/>
    <w:rsid w:val="00B54FB8"/>
    <w:rsid w:val="00B64BF2"/>
    <w:rsid w:val="00B66505"/>
    <w:rsid w:val="00B674C3"/>
    <w:rsid w:val="00B705F7"/>
    <w:rsid w:val="00B70CAD"/>
    <w:rsid w:val="00B715A3"/>
    <w:rsid w:val="00B74912"/>
    <w:rsid w:val="00B74AEF"/>
    <w:rsid w:val="00B75D51"/>
    <w:rsid w:val="00B76B4F"/>
    <w:rsid w:val="00B8013E"/>
    <w:rsid w:val="00B838B1"/>
    <w:rsid w:val="00B84E0E"/>
    <w:rsid w:val="00B85446"/>
    <w:rsid w:val="00B85514"/>
    <w:rsid w:val="00B86E66"/>
    <w:rsid w:val="00B91B27"/>
    <w:rsid w:val="00B937A8"/>
    <w:rsid w:val="00B95F50"/>
    <w:rsid w:val="00B961F0"/>
    <w:rsid w:val="00B96E19"/>
    <w:rsid w:val="00B97C6E"/>
    <w:rsid w:val="00B97E22"/>
    <w:rsid w:val="00BA1892"/>
    <w:rsid w:val="00BA239A"/>
    <w:rsid w:val="00BB5055"/>
    <w:rsid w:val="00BB5089"/>
    <w:rsid w:val="00BB5835"/>
    <w:rsid w:val="00BC0A62"/>
    <w:rsid w:val="00BC1DA8"/>
    <w:rsid w:val="00BF13F8"/>
    <w:rsid w:val="00BF60A1"/>
    <w:rsid w:val="00BF789A"/>
    <w:rsid w:val="00BF7BEA"/>
    <w:rsid w:val="00C0137C"/>
    <w:rsid w:val="00C024CA"/>
    <w:rsid w:val="00C028A3"/>
    <w:rsid w:val="00C05FD9"/>
    <w:rsid w:val="00C12842"/>
    <w:rsid w:val="00C14FB5"/>
    <w:rsid w:val="00C16B6C"/>
    <w:rsid w:val="00C221E3"/>
    <w:rsid w:val="00C23189"/>
    <w:rsid w:val="00C272F9"/>
    <w:rsid w:val="00C31277"/>
    <w:rsid w:val="00C330B5"/>
    <w:rsid w:val="00C346C3"/>
    <w:rsid w:val="00C354BB"/>
    <w:rsid w:val="00C415A5"/>
    <w:rsid w:val="00C41B66"/>
    <w:rsid w:val="00C5091D"/>
    <w:rsid w:val="00C521ED"/>
    <w:rsid w:val="00C60DE9"/>
    <w:rsid w:val="00C62451"/>
    <w:rsid w:val="00C70BAB"/>
    <w:rsid w:val="00C71789"/>
    <w:rsid w:val="00C7275E"/>
    <w:rsid w:val="00C729F5"/>
    <w:rsid w:val="00C7678A"/>
    <w:rsid w:val="00C778C3"/>
    <w:rsid w:val="00C84B89"/>
    <w:rsid w:val="00C9654A"/>
    <w:rsid w:val="00CA0BD4"/>
    <w:rsid w:val="00CA0D09"/>
    <w:rsid w:val="00CA1A30"/>
    <w:rsid w:val="00CA249C"/>
    <w:rsid w:val="00CA34AA"/>
    <w:rsid w:val="00CA6E4D"/>
    <w:rsid w:val="00CB1785"/>
    <w:rsid w:val="00CB4DF3"/>
    <w:rsid w:val="00CB5B05"/>
    <w:rsid w:val="00CC065C"/>
    <w:rsid w:val="00CC089F"/>
    <w:rsid w:val="00CC39BA"/>
    <w:rsid w:val="00CC3FD0"/>
    <w:rsid w:val="00CC778E"/>
    <w:rsid w:val="00CD0BA7"/>
    <w:rsid w:val="00CD2D46"/>
    <w:rsid w:val="00CD45E1"/>
    <w:rsid w:val="00CE0132"/>
    <w:rsid w:val="00CE575C"/>
    <w:rsid w:val="00CE7903"/>
    <w:rsid w:val="00CF00B1"/>
    <w:rsid w:val="00CF1F47"/>
    <w:rsid w:val="00CF7021"/>
    <w:rsid w:val="00CF7025"/>
    <w:rsid w:val="00D02819"/>
    <w:rsid w:val="00D044A8"/>
    <w:rsid w:val="00D04563"/>
    <w:rsid w:val="00D104D6"/>
    <w:rsid w:val="00D108F9"/>
    <w:rsid w:val="00D11F36"/>
    <w:rsid w:val="00D138E3"/>
    <w:rsid w:val="00D27BD0"/>
    <w:rsid w:val="00D30FB5"/>
    <w:rsid w:val="00D33844"/>
    <w:rsid w:val="00D33EF2"/>
    <w:rsid w:val="00D37B5D"/>
    <w:rsid w:val="00D419FB"/>
    <w:rsid w:val="00D42FAB"/>
    <w:rsid w:val="00D435FF"/>
    <w:rsid w:val="00D439B9"/>
    <w:rsid w:val="00D4749A"/>
    <w:rsid w:val="00D51826"/>
    <w:rsid w:val="00D55F25"/>
    <w:rsid w:val="00D56EBE"/>
    <w:rsid w:val="00D571A0"/>
    <w:rsid w:val="00D60C1C"/>
    <w:rsid w:val="00D615DB"/>
    <w:rsid w:val="00D63BEF"/>
    <w:rsid w:val="00D6448D"/>
    <w:rsid w:val="00D6761E"/>
    <w:rsid w:val="00D87507"/>
    <w:rsid w:val="00D90EA0"/>
    <w:rsid w:val="00D92C67"/>
    <w:rsid w:val="00D92F85"/>
    <w:rsid w:val="00D94DD6"/>
    <w:rsid w:val="00DA1F63"/>
    <w:rsid w:val="00DA5094"/>
    <w:rsid w:val="00DB6328"/>
    <w:rsid w:val="00DC2450"/>
    <w:rsid w:val="00DD33F9"/>
    <w:rsid w:val="00DD65CF"/>
    <w:rsid w:val="00DD7D4F"/>
    <w:rsid w:val="00DE6F3E"/>
    <w:rsid w:val="00DF0953"/>
    <w:rsid w:val="00DF10A3"/>
    <w:rsid w:val="00DF7647"/>
    <w:rsid w:val="00E010D8"/>
    <w:rsid w:val="00E015E5"/>
    <w:rsid w:val="00E0220C"/>
    <w:rsid w:val="00E024AB"/>
    <w:rsid w:val="00E06E85"/>
    <w:rsid w:val="00E07698"/>
    <w:rsid w:val="00E07E27"/>
    <w:rsid w:val="00E10899"/>
    <w:rsid w:val="00E12948"/>
    <w:rsid w:val="00E1348D"/>
    <w:rsid w:val="00E15AD1"/>
    <w:rsid w:val="00E202BF"/>
    <w:rsid w:val="00E24059"/>
    <w:rsid w:val="00E2564C"/>
    <w:rsid w:val="00E303C3"/>
    <w:rsid w:val="00E32AFD"/>
    <w:rsid w:val="00E33735"/>
    <w:rsid w:val="00E41100"/>
    <w:rsid w:val="00E43EE7"/>
    <w:rsid w:val="00E454A3"/>
    <w:rsid w:val="00E478D5"/>
    <w:rsid w:val="00E55684"/>
    <w:rsid w:val="00E5745B"/>
    <w:rsid w:val="00E6003A"/>
    <w:rsid w:val="00E61087"/>
    <w:rsid w:val="00E61D4B"/>
    <w:rsid w:val="00E66F62"/>
    <w:rsid w:val="00E675FA"/>
    <w:rsid w:val="00E67B8E"/>
    <w:rsid w:val="00E70452"/>
    <w:rsid w:val="00E75328"/>
    <w:rsid w:val="00E76009"/>
    <w:rsid w:val="00E775F2"/>
    <w:rsid w:val="00E77AA6"/>
    <w:rsid w:val="00E80C8F"/>
    <w:rsid w:val="00E8576B"/>
    <w:rsid w:val="00E922F9"/>
    <w:rsid w:val="00E96C84"/>
    <w:rsid w:val="00EA0D99"/>
    <w:rsid w:val="00EB7C77"/>
    <w:rsid w:val="00EC0319"/>
    <w:rsid w:val="00EC1C68"/>
    <w:rsid w:val="00EC20F2"/>
    <w:rsid w:val="00EC32DA"/>
    <w:rsid w:val="00EC65E6"/>
    <w:rsid w:val="00EC72C4"/>
    <w:rsid w:val="00EC7DF9"/>
    <w:rsid w:val="00ED197D"/>
    <w:rsid w:val="00ED24F0"/>
    <w:rsid w:val="00ED2EAF"/>
    <w:rsid w:val="00ED4716"/>
    <w:rsid w:val="00EE4141"/>
    <w:rsid w:val="00EE7A6A"/>
    <w:rsid w:val="00EF2F74"/>
    <w:rsid w:val="00F10FB3"/>
    <w:rsid w:val="00F15CAF"/>
    <w:rsid w:val="00F27B76"/>
    <w:rsid w:val="00F30918"/>
    <w:rsid w:val="00F31AC4"/>
    <w:rsid w:val="00F32C76"/>
    <w:rsid w:val="00F34A1E"/>
    <w:rsid w:val="00F365CD"/>
    <w:rsid w:val="00F414CA"/>
    <w:rsid w:val="00F44303"/>
    <w:rsid w:val="00F44F29"/>
    <w:rsid w:val="00F54D65"/>
    <w:rsid w:val="00F557BD"/>
    <w:rsid w:val="00F55B19"/>
    <w:rsid w:val="00F6051D"/>
    <w:rsid w:val="00F62783"/>
    <w:rsid w:val="00F70811"/>
    <w:rsid w:val="00F73E01"/>
    <w:rsid w:val="00F754F0"/>
    <w:rsid w:val="00F81C63"/>
    <w:rsid w:val="00F827B9"/>
    <w:rsid w:val="00F82A6E"/>
    <w:rsid w:val="00F8350D"/>
    <w:rsid w:val="00F879B2"/>
    <w:rsid w:val="00F9644B"/>
    <w:rsid w:val="00F96EB7"/>
    <w:rsid w:val="00FA18C9"/>
    <w:rsid w:val="00FB14D2"/>
    <w:rsid w:val="00FB2616"/>
    <w:rsid w:val="00FB2EBA"/>
    <w:rsid w:val="00FB4CA6"/>
    <w:rsid w:val="00FB7CAF"/>
    <w:rsid w:val="00FC0846"/>
    <w:rsid w:val="00FC1900"/>
    <w:rsid w:val="00FC3B04"/>
    <w:rsid w:val="00FC4030"/>
    <w:rsid w:val="00FC5662"/>
    <w:rsid w:val="00FD067B"/>
    <w:rsid w:val="00FD0AF7"/>
    <w:rsid w:val="00FD686C"/>
    <w:rsid w:val="00FE11A1"/>
    <w:rsid w:val="00FE42F7"/>
    <w:rsid w:val="00FE4854"/>
    <w:rsid w:val="00FE62A0"/>
    <w:rsid w:val="00FF26E3"/>
    <w:rsid w:val="00FF2C3E"/>
    <w:rsid w:val="00FF2CD4"/>
    <w:rsid w:val="00FF758D"/>
    <w:rsid w:val="00FF766B"/>
    <w:rsid w:val="00FF76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388430F1"/>
  <w15:docId w15:val="{CD2984D0-AD8A-4D33-96BE-F7B0ACAA89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B48B2"/>
    <w:pPr>
      <w:spacing w:beforeLines="50" w:before="156" w:line="400" w:lineRule="exact"/>
      <w:ind w:firstLineChars="100" w:firstLine="240"/>
      <w:jc w:val="both"/>
    </w:pPr>
    <w:rPr>
      <w:rFonts w:ascii="Times New Roman" w:hAnsi="Times New Roman" w:cs="Times New Roman"/>
      <w:sz w:val="24"/>
      <w:szCs w:val="24"/>
    </w:rPr>
  </w:style>
  <w:style w:type="paragraph" w:styleId="1">
    <w:name w:val="heading 1"/>
    <w:aliases w:val="一级标题"/>
    <w:next w:val="a"/>
    <w:link w:val="10"/>
    <w:autoRedefine/>
    <w:uiPriority w:val="9"/>
    <w:qFormat/>
    <w:rsid w:val="00016937"/>
    <w:pPr>
      <w:keepNext/>
      <w:keepLines/>
      <w:numPr>
        <w:numId w:val="1"/>
      </w:numPr>
      <w:spacing w:before="120" w:after="120"/>
      <w:contextualSpacing/>
      <w:jc w:val="center"/>
      <w:outlineLvl w:val="0"/>
    </w:pPr>
    <w:rPr>
      <w:rFonts w:ascii="Times New Roman" w:eastAsia="SimHei" w:hAnsi="Times New Roman" w:cs="Times New Roman"/>
      <w:b/>
      <w:bCs/>
      <w:kern w:val="0"/>
      <w:sz w:val="40"/>
      <w:szCs w:val="40"/>
    </w:rPr>
  </w:style>
  <w:style w:type="paragraph" w:styleId="2">
    <w:name w:val="heading 2"/>
    <w:aliases w:val="二级标题"/>
    <w:next w:val="a"/>
    <w:link w:val="20"/>
    <w:autoRedefine/>
    <w:uiPriority w:val="9"/>
    <w:unhideWhenUsed/>
    <w:qFormat/>
    <w:rsid w:val="00A153FE"/>
    <w:pPr>
      <w:keepNext/>
      <w:keepLines/>
      <w:numPr>
        <w:numId w:val="8"/>
      </w:numPr>
      <w:spacing w:before="120" w:after="120" w:line="480" w:lineRule="auto"/>
      <w:jc w:val="both"/>
      <w:outlineLvl w:val="1"/>
    </w:pPr>
    <w:rPr>
      <w:rFonts w:ascii="Times New Roman" w:eastAsia="SimHei" w:hAnsi="Times New Roman"/>
      <w:b/>
      <w:bCs/>
      <w:color w:val="FF0000"/>
      <w:kern w:val="0"/>
      <w:sz w:val="24"/>
      <w:szCs w:val="24"/>
      <w:lang w:eastAsia="ja-JP"/>
    </w:rPr>
  </w:style>
  <w:style w:type="paragraph" w:styleId="3">
    <w:name w:val="heading 3"/>
    <w:aliases w:val="三级标题"/>
    <w:next w:val="a"/>
    <w:link w:val="30"/>
    <w:autoRedefine/>
    <w:uiPriority w:val="9"/>
    <w:unhideWhenUsed/>
    <w:qFormat/>
    <w:rsid w:val="0001240E"/>
    <w:pPr>
      <w:spacing w:beforeLines="100" w:before="326" w:line="480" w:lineRule="auto"/>
      <w:ind w:left="360"/>
      <w:jc w:val="both"/>
      <w:outlineLvl w:val="2"/>
    </w:pPr>
    <w:rPr>
      <w:rFonts w:ascii="Times New Roman" w:eastAsia="游明朝" w:hAnsi="Times New Roman"/>
      <w:b/>
      <w:bCs/>
      <w:color w:val="FF0000"/>
      <w:kern w:val="0"/>
      <w:sz w:val="24"/>
      <w:szCs w:val="24"/>
      <w:lang w:eastAsia="ja-JP"/>
    </w:rPr>
  </w:style>
  <w:style w:type="paragraph" w:styleId="4">
    <w:name w:val="heading 4"/>
    <w:basedOn w:val="1"/>
    <w:next w:val="a"/>
    <w:link w:val="40"/>
    <w:autoRedefine/>
    <w:uiPriority w:val="9"/>
    <w:unhideWhenUsed/>
    <w:qFormat/>
    <w:rsid w:val="007D24EB"/>
    <w:pPr>
      <w:numPr>
        <w:ilvl w:val="3"/>
      </w:numPr>
      <w:jc w:val="left"/>
      <w:outlineLvl w:val="3"/>
    </w:pPr>
    <w:rPr>
      <w:rFonts w:cstheme="minorBidi"/>
      <w:strike/>
      <w:kern w:val="2"/>
      <w:sz w:val="24"/>
      <w:szCs w:val="24"/>
    </w:rPr>
  </w:style>
  <w:style w:type="paragraph" w:styleId="5">
    <w:name w:val="heading 5"/>
    <w:aliases w:val="一级标题（2）"/>
    <w:basedOn w:val="1"/>
    <w:next w:val="a"/>
    <w:link w:val="50"/>
    <w:autoRedefine/>
    <w:uiPriority w:val="9"/>
    <w:unhideWhenUsed/>
    <w:qFormat/>
    <w:rsid w:val="00AE69DC"/>
    <w:pPr>
      <w:numPr>
        <w:numId w:val="0"/>
      </w:numPr>
      <w:spacing w:before="0" w:after="240"/>
      <w:jc w:val="left"/>
      <w:outlineLvl w:val="4"/>
    </w:pPr>
    <w:rPr>
      <w:rFonts w:eastAsia="Times New Roman"/>
      <w:bCs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aliases w:val="表头"/>
    <w:basedOn w:val="a"/>
    <w:next w:val="a"/>
    <w:link w:val="a4"/>
    <w:autoRedefine/>
    <w:uiPriority w:val="11"/>
    <w:qFormat/>
    <w:rsid w:val="008B29E4"/>
    <w:pPr>
      <w:spacing w:before="163" w:line="240" w:lineRule="auto"/>
      <w:ind w:firstLineChars="0" w:firstLine="0"/>
      <w:outlineLvl w:val="4"/>
    </w:pPr>
    <w:rPr>
      <w:rFonts w:eastAsia="SimHei"/>
      <w:color w:val="FF0000"/>
      <w:kern w:val="28"/>
    </w:rPr>
  </w:style>
  <w:style w:type="character" w:customStyle="1" w:styleId="a4">
    <w:name w:val="副題 (文字)"/>
    <w:aliases w:val="表头 (文字)"/>
    <w:basedOn w:val="a0"/>
    <w:link w:val="a3"/>
    <w:uiPriority w:val="11"/>
    <w:rsid w:val="008B29E4"/>
    <w:rPr>
      <w:rFonts w:ascii="Times New Roman" w:eastAsia="SimHei" w:hAnsi="Times New Roman" w:cs="Times New Roman"/>
      <w:color w:val="FF0000"/>
      <w:kern w:val="28"/>
      <w:sz w:val="24"/>
      <w:szCs w:val="24"/>
    </w:rPr>
  </w:style>
  <w:style w:type="paragraph" w:customStyle="1" w:styleId="a5">
    <w:name w:val="图名"/>
    <w:basedOn w:val="a6"/>
    <w:next w:val="a"/>
    <w:link w:val="a7"/>
    <w:autoRedefine/>
    <w:qFormat/>
    <w:rsid w:val="004E572E"/>
    <w:pPr>
      <w:spacing w:before="163" w:line="240" w:lineRule="auto"/>
      <w:ind w:firstLineChars="0" w:firstLine="0"/>
      <w:contextualSpacing/>
    </w:pPr>
    <w:rPr>
      <w:rFonts w:ascii="Times New Roman" w:hAnsi="Times New Roman" w:cs="Times New Roman"/>
      <w:noProof/>
      <w:sz w:val="24"/>
      <w:szCs w:val="24"/>
    </w:rPr>
  </w:style>
  <w:style w:type="character" w:customStyle="1" w:styleId="a7">
    <w:name w:val="图名 字符"/>
    <w:basedOn w:val="a0"/>
    <w:link w:val="a5"/>
    <w:rsid w:val="004E572E"/>
    <w:rPr>
      <w:rFonts w:ascii="Times New Roman" w:eastAsia="SimHei" w:hAnsi="Times New Roman" w:cs="Times New Roman"/>
      <w:noProof/>
      <w:sz w:val="24"/>
      <w:szCs w:val="24"/>
    </w:rPr>
  </w:style>
  <w:style w:type="paragraph" w:styleId="a6">
    <w:name w:val="caption"/>
    <w:basedOn w:val="a"/>
    <w:next w:val="a"/>
    <w:link w:val="a8"/>
    <w:uiPriority w:val="35"/>
    <w:unhideWhenUsed/>
    <w:qFormat/>
    <w:rsid w:val="001177DF"/>
    <w:rPr>
      <w:rFonts w:asciiTheme="majorHAnsi" w:eastAsia="SimHei" w:hAnsiTheme="majorHAnsi" w:cstheme="majorBidi"/>
      <w:sz w:val="20"/>
      <w:szCs w:val="20"/>
    </w:rPr>
  </w:style>
  <w:style w:type="paragraph" w:customStyle="1" w:styleId="a9">
    <w:name w:val="公式序号"/>
    <w:basedOn w:val="a"/>
    <w:link w:val="aa"/>
    <w:autoRedefine/>
    <w:qFormat/>
    <w:rsid w:val="001177DF"/>
    <w:pPr>
      <w:tabs>
        <w:tab w:val="center" w:pos="4440"/>
        <w:tab w:val="right" w:pos="7200"/>
      </w:tabs>
      <w:spacing w:line="240" w:lineRule="auto"/>
      <w:ind w:firstLineChars="0" w:firstLine="0"/>
      <w:textAlignment w:val="center"/>
    </w:pPr>
    <w:rPr>
      <w:rFonts w:ascii="Cambria Math" w:hAnsi="Cambria Math"/>
    </w:rPr>
  </w:style>
  <w:style w:type="character" w:customStyle="1" w:styleId="aa">
    <w:name w:val="公式序号 字符"/>
    <w:basedOn w:val="a0"/>
    <w:link w:val="a9"/>
    <w:rsid w:val="001177DF"/>
    <w:rPr>
      <w:rFonts w:ascii="Cambria Math" w:eastAsia="SimSun" w:hAnsi="Cambria Math"/>
      <w:sz w:val="24"/>
      <w:szCs w:val="24"/>
    </w:rPr>
  </w:style>
  <w:style w:type="character" w:customStyle="1" w:styleId="40">
    <w:name w:val="見出し 4 (文字)"/>
    <w:basedOn w:val="a0"/>
    <w:link w:val="4"/>
    <w:uiPriority w:val="9"/>
    <w:rsid w:val="007D24EB"/>
    <w:rPr>
      <w:rFonts w:ascii="Times New Roman" w:eastAsia="SimHei" w:hAnsi="Times New Roman"/>
      <w:b/>
      <w:bCs/>
      <w:strike/>
      <w:sz w:val="24"/>
      <w:szCs w:val="24"/>
    </w:rPr>
  </w:style>
  <w:style w:type="character" w:customStyle="1" w:styleId="30">
    <w:name w:val="見出し 3 (文字)"/>
    <w:aliases w:val="三级标题 (文字)"/>
    <w:basedOn w:val="a0"/>
    <w:link w:val="3"/>
    <w:uiPriority w:val="9"/>
    <w:rsid w:val="0001240E"/>
    <w:rPr>
      <w:rFonts w:ascii="Times New Roman" w:eastAsia="游明朝" w:hAnsi="Times New Roman"/>
      <w:b/>
      <w:bCs/>
      <w:color w:val="FF0000"/>
      <w:kern w:val="0"/>
      <w:sz w:val="24"/>
      <w:szCs w:val="24"/>
      <w:lang w:eastAsia="ja-JP"/>
    </w:rPr>
  </w:style>
  <w:style w:type="character" w:customStyle="1" w:styleId="20">
    <w:name w:val="見出し 2 (文字)"/>
    <w:aliases w:val="二级标题 (文字)"/>
    <w:basedOn w:val="a0"/>
    <w:link w:val="2"/>
    <w:uiPriority w:val="9"/>
    <w:rsid w:val="00A153FE"/>
    <w:rPr>
      <w:rFonts w:ascii="Times New Roman" w:eastAsia="SimHei" w:hAnsi="Times New Roman"/>
      <w:b/>
      <w:bCs/>
      <w:color w:val="FF0000"/>
      <w:kern w:val="0"/>
      <w:sz w:val="24"/>
      <w:szCs w:val="24"/>
      <w:lang w:eastAsia="ja-JP"/>
    </w:rPr>
  </w:style>
  <w:style w:type="character" w:customStyle="1" w:styleId="10">
    <w:name w:val="見出し 1 (文字)"/>
    <w:aliases w:val="一级标题 (文字)"/>
    <w:basedOn w:val="a0"/>
    <w:link w:val="1"/>
    <w:uiPriority w:val="9"/>
    <w:rsid w:val="00016937"/>
    <w:rPr>
      <w:rFonts w:ascii="Times New Roman" w:eastAsia="SimHei" w:hAnsi="Times New Roman" w:cs="Times New Roman"/>
      <w:b/>
      <w:bCs/>
      <w:kern w:val="0"/>
      <w:sz w:val="40"/>
      <w:szCs w:val="40"/>
    </w:rPr>
  </w:style>
  <w:style w:type="character" w:customStyle="1" w:styleId="50">
    <w:name w:val="見出し 5 (文字)"/>
    <w:aliases w:val="一级标题（2） (文字)"/>
    <w:basedOn w:val="a0"/>
    <w:link w:val="5"/>
    <w:uiPriority w:val="9"/>
    <w:rsid w:val="00AE69DC"/>
    <w:rPr>
      <w:rFonts w:ascii="Times New Roman" w:eastAsia="Times New Roman" w:hAnsi="Times New Roman" w:cs="Times New Roman"/>
      <w:b/>
      <w:kern w:val="0"/>
      <w:sz w:val="24"/>
      <w:szCs w:val="24"/>
    </w:rPr>
  </w:style>
  <w:style w:type="paragraph" w:styleId="ab">
    <w:name w:val="TOC Heading"/>
    <w:basedOn w:val="1"/>
    <w:next w:val="a"/>
    <w:uiPriority w:val="39"/>
    <w:unhideWhenUsed/>
    <w:qFormat/>
    <w:rsid w:val="001177DF"/>
    <w:pPr>
      <w:numPr>
        <w:numId w:val="0"/>
      </w:numPr>
      <w:spacing w:beforeLines="100" w:before="100" w:line="259" w:lineRule="auto"/>
      <w:outlineLvl w:val="9"/>
    </w:pPr>
    <w:rPr>
      <w:sz w:val="32"/>
      <w:szCs w:val="32"/>
    </w:rPr>
  </w:style>
  <w:style w:type="paragraph" w:customStyle="1" w:styleId="11">
    <w:name w:val="样式1"/>
    <w:basedOn w:val="a"/>
    <w:next w:val="a"/>
    <w:autoRedefine/>
    <w:qFormat/>
    <w:rsid w:val="000E033D"/>
    <w:pPr>
      <w:shd w:val="clear" w:color="auto" w:fill="FFFF00"/>
      <w:spacing w:line="240" w:lineRule="auto"/>
      <w:ind w:firstLineChars="0" w:firstLine="0"/>
      <w:jc w:val="center"/>
    </w:pPr>
    <w:rPr>
      <w:rFonts w:eastAsia="Microsoft YaHei"/>
      <w:b/>
      <w:sz w:val="32"/>
      <w:u w:val="dotted" w:color="FF0000"/>
    </w:rPr>
  </w:style>
  <w:style w:type="table" w:customStyle="1" w:styleId="Forpaper">
    <w:name w:val="For paper"/>
    <w:basedOn w:val="a1"/>
    <w:uiPriority w:val="99"/>
    <w:rsid w:val="00645C1D"/>
    <w:rPr>
      <w:rFonts w:ascii="Times New Roman" w:hAnsi="Times New Roman"/>
    </w:rPr>
    <w:tblPr/>
    <w:tblStylePr w:type="firstRow">
      <w:rPr>
        <w:rFonts w:ascii="Times New Roman" w:hAnsi="Times New Roman"/>
        <w:b/>
        <w:sz w:val="24"/>
      </w:rPr>
    </w:tblStylePr>
  </w:style>
  <w:style w:type="paragraph" w:customStyle="1" w:styleId="ac">
    <w:name w:val="图"/>
    <w:next w:val="a5"/>
    <w:link w:val="ad"/>
    <w:qFormat/>
    <w:rsid w:val="005B48B2"/>
    <w:pPr>
      <w:keepNext/>
      <w:framePr w:wrap="notBeside" w:vAnchor="text" w:hAnchor="text" w:xAlign="center" w:y="1" w:anchorLock="1"/>
      <w:jc w:val="center"/>
    </w:pPr>
    <w:rPr>
      <w:rFonts w:asciiTheme="majorHAnsi" w:eastAsia="SimHei" w:hAnsiTheme="majorHAnsi" w:cstheme="majorBidi"/>
      <w:sz w:val="20"/>
      <w:szCs w:val="20"/>
    </w:rPr>
  </w:style>
  <w:style w:type="character" w:customStyle="1" w:styleId="ad">
    <w:name w:val="图 字符"/>
    <w:basedOn w:val="a0"/>
    <w:link w:val="ac"/>
    <w:rsid w:val="005B48B2"/>
    <w:rPr>
      <w:rFonts w:asciiTheme="majorHAnsi" w:eastAsia="SimHei" w:hAnsiTheme="majorHAnsi" w:cstheme="majorBidi"/>
      <w:sz w:val="20"/>
      <w:szCs w:val="20"/>
    </w:rPr>
  </w:style>
  <w:style w:type="paragraph" w:customStyle="1" w:styleId="ae">
    <w:name w:val="表"/>
    <w:link w:val="af"/>
    <w:qFormat/>
    <w:rsid w:val="005B48B2"/>
    <w:pPr>
      <w:keepNext/>
      <w:spacing w:line="400" w:lineRule="exact"/>
      <w:jc w:val="center"/>
    </w:pPr>
    <w:rPr>
      <w:rFonts w:ascii="Times New Roman" w:eastAsia="Arial" w:hAnsi="Times New Roman" w:cs="Times New Roman"/>
      <w:b/>
      <w:noProof/>
      <w:sz w:val="24"/>
      <w:szCs w:val="22"/>
    </w:rPr>
  </w:style>
  <w:style w:type="character" w:customStyle="1" w:styleId="af">
    <w:name w:val="表 字符"/>
    <w:basedOn w:val="a0"/>
    <w:link w:val="ae"/>
    <w:rsid w:val="005B48B2"/>
    <w:rPr>
      <w:rFonts w:ascii="Times New Roman" w:eastAsia="Arial" w:hAnsi="Times New Roman" w:cs="Times New Roman"/>
      <w:b/>
      <w:noProof/>
      <w:sz w:val="24"/>
      <w:szCs w:val="22"/>
    </w:rPr>
  </w:style>
  <w:style w:type="paragraph" w:customStyle="1" w:styleId="af0">
    <w:name w:val="表名"/>
    <w:next w:val="ae"/>
    <w:link w:val="af1"/>
    <w:qFormat/>
    <w:rsid w:val="00AB18FB"/>
    <w:pPr>
      <w:keepNext/>
      <w:contextualSpacing/>
      <w:jc w:val="both"/>
    </w:pPr>
    <w:rPr>
      <w:rFonts w:ascii="Arial" w:eastAsia="Arial" w:hAnsi="Arial" w:cs="Arial"/>
      <w:b/>
      <w:noProof/>
      <w:sz w:val="20"/>
    </w:rPr>
  </w:style>
  <w:style w:type="character" w:customStyle="1" w:styleId="af1">
    <w:name w:val="表名 字符"/>
    <w:basedOn w:val="a0"/>
    <w:link w:val="af0"/>
    <w:rsid w:val="00AB18FB"/>
    <w:rPr>
      <w:rFonts w:ascii="Arial" w:eastAsia="Arial" w:hAnsi="Arial" w:cs="Arial"/>
      <w:b/>
      <w:noProof/>
      <w:sz w:val="20"/>
    </w:rPr>
  </w:style>
  <w:style w:type="paragraph" w:customStyle="1" w:styleId="af2">
    <w:name w:val="公式编号"/>
    <w:next w:val="a"/>
    <w:link w:val="af3"/>
    <w:autoRedefine/>
    <w:qFormat/>
    <w:rsid w:val="004564A2"/>
    <w:pPr>
      <w:contextualSpacing/>
      <w:jc w:val="right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af3">
    <w:name w:val="公式编号 字符"/>
    <w:basedOn w:val="a0"/>
    <w:link w:val="af2"/>
    <w:rsid w:val="004564A2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ystem">
    <w:name w:val="System"/>
    <w:next w:val="a"/>
    <w:link w:val="System0"/>
    <w:qFormat/>
    <w:rsid w:val="000A3DA1"/>
    <w:pPr>
      <w:spacing w:beforeLines="50" w:before="156"/>
      <w:jc w:val="center"/>
    </w:pPr>
    <w:rPr>
      <w:rFonts w:ascii="Arial" w:eastAsia="SimHei" w:hAnsi="Arial" w:cs="Arial"/>
      <w:b/>
      <w:bCs/>
      <w:sz w:val="20"/>
      <w:szCs w:val="20"/>
    </w:rPr>
  </w:style>
  <w:style w:type="character" w:customStyle="1" w:styleId="System0">
    <w:name w:val="System 字符"/>
    <w:basedOn w:val="a0"/>
    <w:link w:val="System"/>
    <w:rsid w:val="000A3DA1"/>
    <w:rPr>
      <w:rFonts w:ascii="Arial" w:eastAsia="SimHei" w:hAnsi="Arial" w:cs="Arial"/>
      <w:b/>
      <w:bCs/>
      <w:sz w:val="20"/>
      <w:szCs w:val="20"/>
    </w:rPr>
  </w:style>
  <w:style w:type="paragraph" w:styleId="af4">
    <w:name w:val="Quote"/>
    <w:basedOn w:val="EndNoteBibliography"/>
    <w:next w:val="a"/>
    <w:link w:val="af5"/>
    <w:uiPriority w:val="29"/>
    <w:qFormat/>
    <w:rsid w:val="005B48B2"/>
    <w:pPr>
      <w:framePr w:wrap="auto" w:vAnchor="margin" w:xAlign="left" w:yAlign="inline" w:anchorLock="0"/>
      <w:spacing w:line="240" w:lineRule="auto"/>
      <w:ind w:leftChars="100" w:left="240" w:firstLineChars="0" w:firstLine="0"/>
    </w:pPr>
    <w:rPr>
      <w:rFonts w:ascii="Times New Roman" w:eastAsiaTheme="minorEastAsia" w:hAnsi="Times New Roman"/>
      <w:sz w:val="24"/>
    </w:rPr>
  </w:style>
  <w:style w:type="character" w:customStyle="1" w:styleId="af5">
    <w:name w:val="引用文 (文字)"/>
    <w:basedOn w:val="a0"/>
    <w:link w:val="af4"/>
    <w:uiPriority w:val="29"/>
    <w:rsid w:val="005B48B2"/>
    <w:rPr>
      <w:rFonts w:ascii="Times New Roman" w:hAnsi="Times New Roman" w:cs="Times New Roman"/>
      <w:noProof/>
      <w:sz w:val="24"/>
      <w:szCs w:val="24"/>
    </w:rPr>
  </w:style>
  <w:style w:type="paragraph" w:styleId="af6">
    <w:name w:val="header"/>
    <w:basedOn w:val="a"/>
    <w:link w:val="af7"/>
    <w:uiPriority w:val="99"/>
    <w:unhideWhenUsed/>
    <w:rsid w:val="000A3DA1"/>
    <w:pPr>
      <w:tabs>
        <w:tab w:val="center" w:pos="4153"/>
        <w:tab w:val="right" w:pos="8306"/>
      </w:tabs>
      <w:snapToGrid w:val="0"/>
    </w:pPr>
  </w:style>
  <w:style w:type="character" w:customStyle="1" w:styleId="af7">
    <w:name w:val="ヘッダー (文字)"/>
    <w:basedOn w:val="a0"/>
    <w:link w:val="af6"/>
    <w:uiPriority w:val="99"/>
    <w:rsid w:val="000A3DA1"/>
    <w:rPr>
      <w:rFonts w:ascii="Times New Roman" w:hAnsi="Times New Roman" w:cs="Times New Roman"/>
      <w:sz w:val="24"/>
      <w:szCs w:val="24"/>
    </w:rPr>
  </w:style>
  <w:style w:type="paragraph" w:styleId="af8">
    <w:name w:val="footer"/>
    <w:basedOn w:val="a"/>
    <w:link w:val="af9"/>
    <w:uiPriority w:val="99"/>
    <w:unhideWhenUsed/>
    <w:rsid w:val="000A3DA1"/>
    <w:pPr>
      <w:tabs>
        <w:tab w:val="center" w:pos="4153"/>
        <w:tab w:val="right" w:pos="8306"/>
      </w:tabs>
      <w:snapToGrid w:val="0"/>
    </w:pPr>
  </w:style>
  <w:style w:type="character" w:customStyle="1" w:styleId="af9">
    <w:name w:val="フッター (文字)"/>
    <w:basedOn w:val="a0"/>
    <w:link w:val="af8"/>
    <w:uiPriority w:val="99"/>
    <w:rsid w:val="000A3DA1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0A3DA1"/>
    <w:pPr>
      <w:framePr w:wrap="notBeside" w:vAnchor="text" w:hAnchor="text" w:xAlign="center" w:y="1" w:anchorLock="1"/>
      <w:jc w:val="center"/>
    </w:pPr>
    <w:rPr>
      <w:rFonts w:ascii="DengXian" w:eastAsia="DengXian" w:hAnsi="DengXian"/>
      <w:noProof/>
      <w:sz w:val="20"/>
    </w:rPr>
  </w:style>
  <w:style w:type="character" w:customStyle="1" w:styleId="a8">
    <w:name w:val="図表番号 (文字)"/>
    <w:basedOn w:val="a0"/>
    <w:link w:val="a6"/>
    <w:uiPriority w:val="35"/>
    <w:rsid w:val="000A3DA1"/>
    <w:rPr>
      <w:rFonts w:asciiTheme="majorHAnsi" w:eastAsia="SimHei" w:hAnsiTheme="majorHAnsi" w:cstheme="majorBidi"/>
      <w:sz w:val="20"/>
      <w:szCs w:val="20"/>
    </w:rPr>
  </w:style>
  <w:style w:type="character" w:customStyle="1" w:styleId="EndNoteBibliographyTitle0">
    <w:name w:val="EndNote Bibliography Title 字符"/>
    <w:basedOn w:val="a8"/>
    <w:link w:val="EndNoteBibliographyTitle"/>
    <w:rsid w:val="000A3DA1"/>
    <w:rPr>
      <w:rFonts w:ascii="DengXian" w:eastAsia="DengXian" w:hAnsi="DengXian" w:cs="Times New Roman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0A3DA1"/>
    <w:pPr>
      <w:framePr w:wrap="notBeside" w:vAnchor="text" w:hAnchor="text" w:xAlign="center" w:y="1" w:anchorLock="1"/>
      <w:spacing w:line="240" w:lineRule="exact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8"/>
    <w:link w:val="EndNoteBibliography"/>
    <w:rsid w:val="000A3DA1"/>
    <w:rPr>
      <w:rFonts w:ascii="DengXian" w:eastAsia="DengXian" w:hAnsi="DengXian" w:cs="Times New Roman"/>
      <w:noProof/>
      <w:sz w:val="20"/>
      <w:szCs w:val="24"/>
    </w:rPr>
  </w:style>
  <w:style w:type="character" w:styleId="afa">
    <w:name w:val="Hyperlink"/>
    <w:basedOn w:val="a0"/>
    <w:uiPriority w:val="99"/>
    <w:unhideWhenUsed/>
    <w:rsid w:val="000A3DA1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0A3DA1"/>
    <w:rPr>
      <w:color w:val="605E5C"/>
      <w:shd w:val="clear" w:color="auto" w:fill="E1DFDD"/>
    </w:rPr>
  </w:style>
  <w:style w:type="table" w:styleId="afb">
    <w:name w:val="Table Grid"/>
    <w:basedOn w:val="a1"/>
    <w:uiPriority w:val="39"/>
    <w:rsid w:val="000A3DA1"/>
    <w:rPr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CategoryHeading">
    <w:name w:val="EndNote Category Heading"/>
    <w:basedOn w:val="a"/>
    <w:link w:val="EndNoteCategoryHeading0"/>
    <w:rsid w:val="000A3DA1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0A3DA1"/>
    <w:rPr>
      <w:rFonts w:ascii="Times New Roman" w:hAnsi="Times New Roman" w:cs="Times New Roman"/>
      <w:b/>
      <w:noProof/>
      <w:sz w:val="24"/>
      <w:szCs w:val="24"/>
    </w:rPr>
  </w:style>
  <w:style w:type="character" w:styleId="afc">
    <w:name w:val="Placeholder Text"/>
    <w:basedOn w:val="a0"/>
    <w:uiPriority w:val="99"/>
    <w:semiHidden/>
    <w:rsid w:val="000A3DA1"/>
    <w:rPr>
      <w:color w:val="808080"/>
    </w:rPr>
  </w:style>
  <w:style w:type="paragraph" w:styleId="afd">
    <w:name w:val="List Paragraph"/>
    <w:basedOn w:val="a"/>
    <w:link w:val="afe"/>
    <w:uiPriority w:val="34"/>
    <w:qFormat/>
    <w:rsid w:val="000A3DA1"/>
    <w:pPr>
      <w:ind w:leftChars="400" w:left="420"/>
    </w:pPr>
  </w:style>
  <w:style w:type="character" w:styleId="aff">
    <w:name w:val="annotation reference"/>
    <w:basedOn w:val="a0"/>
    <w:uiPriority w:val="99"/>
    <w:semiHidden/>
    <w:unhideWhenUsed/>
    <w:rsid w:val="000A3DA1"/>
    <w:rPr>
      <w:sz w:val="18"/>
      <w:szCs w:val="18"/>
    </w:rPr>
  </w:style>
  <w:style w:type="paragraph" w:styleId="aff0">
    <w:name w:val="annotation text"/>
    <w:basedOn w:val="a"/>
    <w:link w:val="aff1"/>
    <w:uiPriority w:val="99"/>
    <w:unhideWhenUsed/>
    <w:rsid w:val="000A3DA1"/>
    <w:pPr>
      <w:jc w:val="left"/>
    </w:pPr>
  </w:style>
  <w:style w:type="character" w:customStyle="1" w:styleId="aff1">
    <w:name w:val="コメント文字列 (文字)"/>
    <w:basedOn w:val="a0"/>
    <w:link w:val="aff0"/>
    <w:uiPriority w:val="99"/>
    <w:rsid w:val="000A3DA1"/>
    <w:rPr>
      <w:rFonts w:ascii="Times New Roman" w:hAnsi="Times New Roman" w:cs="Times New Roman"/>
      <w:sz w:val="24"/>
      <w:szCs w:val="24"/>
    </w:rPr>
  </w:style>
  <w:style w:type="paragraph" w:styleId="aff2">
    <w:name w:val="annotation subject"/>
    <w:basedOn w:val="aff0"/>
    <w:next w:val="aff0"/>
    <w:link w:val="aff3"/>
    <w:uiPriority w:val="99"/>
    <w:semiHidden/>
    <w:unhideWhenUsed/>
    <w:rsid w:val="000A3DA1"/>
    <w:rPr>
      <w:b/>
      <w:bCs/>
    </w:rPr>
  </w:style>
  <w:style w:type="character" w:customStyle="1" w:styleId="aff3">
    <w:name w:val="コメント内容 (文字)"/>
    <w:basedOn w:val="aff1"/>
    <w:link w:val="aff2"/>
    <w:uiPriority w:val="99"/>
    <w:semiHidden/>
    <w:rsid w:val="000A3DA1"/>
    <w:rPr>
      <w:rFonts w:ascii="Times New Roman" w:hAnsi="Times New Roman" w:cs="Times New Roman"/>
      <w:b/>
      <w:bCs/>
      <w:sz w:val="24"/>
      <w:szCs w:val="24"/>
    </w:rPr>
  </w:style>
  <w:style w:type="paragraph" w:styleId="aff4">
    <w:name w:val="Revision"/>
    <w:hidden/>
    <w:uiPriority w:val="99"/>
    <w:semiHidden/>
    <w:rsid w:val="000A3DA1"/>
    <w:rPr>
      <w:rFonts w:ascii="Times New Roman" w:hAnsi="Times New Roman" w:cs="Times New Roman"/>
      <w:sz w:val="24"/>
      <w:szCs w:val="24"/>
    </w:rPr>
  </w:style>
  <w:style w:type="character" w:styleId="aff5">
    <w:name w:val="Strong"/>
    <w:aliases w:val="words in figure"/>
    <w:basedOn w:val="a0"/>
    <w:uiPriority w:val="22"/>
    <w:qFormat/>
    <w:rsid w:val="001750B0"/>
    <w:rPr>
      <w:b/>
      <w:bCs/>
    </w:rPr>
  </w:style>
  <w:style w:type="paragraph" w:customStyle="1" w:styleId="Scheme">
    <w:name w:val="Scheme"/>
    <w:basedOn w:val="a5"/>
    <w:link w:val="Scheme0"/>
    <w:qFormat/>
    <w:rsid w:val="00920F1C"/>
    <w:pPr>
      <w:jc w:val="center"/>
    </w:pPr>
  </w:style>
  <w:style w:type="character" w:customStyle="1" w:styleId="Scheme0">
    <w:name w:val="Scheme 字符"/>
    <w:basedOn w:val="a7"/>
    <w:link w:val="Scheme"/>
    <w:rsid w:val="00920F1C"/>
    <w:rPr>
      <w:rFonts w:ascii="Arial" w:eastAsia="SimHei" w:hAnsi="Arial" w:cs="Arial"/>
      <w:b w:val="0"/>
      <w:bCs w:val="0"/>
      <w:noProof/>
      <w:color w:val="3333FF"/>
      <w:sz w:val="20"/>
      <w:szCs w:val="20"/>
    </w:rPr>
  </w:style>
  <w:style w:type="character" w:customStyle="1" w:styleId="afe">
    <w:name w:val="リスト段落 (文字)"/>
    <w:basedOn w:val="a0"/>
    <w:link w:val="afd"/>
    <w:uiPriority w:val="34"/>
    <w:rsid w:val="00B74912"/>
    <w:rPr>
      <w:rFonts w:ascii="Times New Roman" w:hAnsi="Times New Roman" w:cs="Times New Roman"/>
      <w:sz w:val="24"/>
      <w:szCs w:val="24"/>
    </w:rPr>
  </w:style>
  <w:style w:type="paragraph" w:styleId="aff6">
    <w:name w:val="Balloon Text"/>
    <w:basedOn w:val="a"/>
    <w:link w:val="aff7"/>
    <w:uiPriority w:val="99"/>
    <w:semiHidden/>
    <w:unhideWhenUsed/>
    <w:rsid w:val="00B74912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f7">
    <w:name w:val="吹き出し (文字)"/>
    <w:basedOn w:val="a0"/>
    <w:link w:val="aff6"/>
    <w:uiPriority w:val="99"/>
    <w:semiHidden/>
    <w:rsid w:val="00B74912"/>
    <w:rPr>
      <w:rFonts w:asciiTheme="majorHAnsi" w:eastAsiaTheme="majorEastAsia" w:hAnsiTheme="majorHAnsi" w:cstheme="majorBidi"/>
      <w:sz w:val="18"/>
      <w:szCs w:val="18"/>
    </w:rPr>
  </w:style>
  <w:style w:type="paragraph" w:styleId="13">
    <w:name w:val="toc 1"/>
    <w:next w:val="a"/>
    <w:autoRedefine/>
    <w:uiPriority w:val="39"/>
    <w:unhideWhenUsed/>
    <w:rsid w:val="009558A2"/>
    <w:pPr>
      <w:tabs>
        <w:tab w:val="right" w:leader="dot" w:pos="8494"/>
      </w:tabs>
      <w:spacing w:beforeLines="100" w:before="100" w:line="400" w:lineRule="exact"/>
    </w:pPr>
    <w:rPr>
      <w:rFonts w:ascii="Times New Roman" w:eastAsia="Times New Roman" w:hAnsi="Times New Roman" w:cs="Times New Roman"/>
      <w:b/>
      <w:sz w:val="28"/>
      <w:szCs w:val="24"/>
    </w:rPr>
  </w:style>
  <w:style w:type="paragraph" w:styleId="21">
    <w:name w:val="toc 2"/>
    <w:basedOn w:val="a"/>
    <w:next w:val="a"/>
    <w:autoRedefine/>
    <w:uiPriority w:val="39"/>
    <w:unhideWhenUsed/>
    <w:rsid w:val="00CC39BA"/>
    <w:pPr>
      <w:spacing w:beforeLines="0" w:before="0"/>
      <w:ind w:leftChars="100" w:left="100" w:firstLine="100"/>
    </w:pPr>
  </w:style>
  <w:style w:type="paragraph" w:styleId="31">
    <w:name w:val="toc 3"/>
    <w:basedOn w:val="a"/>
    <w:next w:val="a"/>
    <w:autoRedefine/>
    <w:uiPriority w:val="39"/>
    <w:unhideWhenUsed/>
    <w:rsid w:val="00CC39BA"/>
    <w:pPr>
      <w:spacing w:beforeLines="0" w:before="0"/>
      <w:ind w:leftChars="200" w:left="200" w:firstLine="100"/>
    </w:pPr>
  </w:style>
  <w:style w:type="paragraph" w:customStyle="1" w:styleId="Default">
    <w:name w:val="Default"/>
    <w:rsid w:val="00AA4AFD"/>
    <w:pPr>
      <w:widowControl w:val="0"/>
      <w:autoSpaceDE w:val="0"/>
      <w:autoSpaceDN w:val="0"/>
      <w:adjustRightInd w:val="0"/>
    </w:pPr>
    <w:rPr>
      <w:rFonts w:ascii="Charis SIL" w:eastAsia="Charis SIL" w:cs="Charis SIL"/>
      <w:color w:val="000000"/>
      <w:kern w:val="0"/>
      <w:sz w:val="24"/>
      <w:szCs w:val="24"/>
    </w:rPr>
  </w:style>
  <w:style w:type="paragraph" w:customStyle="1" w:styleId="TDAcknowledgments">
    <w:name w:val="TD_Acknowledgments"/>
    <w:basedOn w:val="a"/>
    <w:next w:val="a"/>
    <w:link w:val="TDAcknowledgmentsChar"/>
    <w:autoRedefine/>
    <w:rsid w:val="005E4868"/>
    <w:pPr>
      <w:spacing w:beforeLines="0" w:before="0" w:line="240" w:lineRule="auto"/>
      <w:ind w:firstLineChars="0" w:firstLine="0"/>
    </w:pPr>
    <w:rPr>
      <w:color w:val="FF0000"/>
      <w:kern w:val="20"/>
      <w:lang w:eastAsia="en-US"/>
    </w:rPr>
  </w:style>
  <w:style w:type="paragraph" w:customStyle="1" w:styleId="TDAckTitle">
    <w:name w:val="TD_Ack_Title"/>
    <w:basedOn w:val="TDAcknowledgments"/>
    <w:link w:val="TDAckTitleChar"/>
    <w:rsid w:val="00AE69DC"/>
    <w:pPr>
      <w:spacing w:before="180" w:after="60"/>
    </w:pPr>
    <w:rPr>
      <w:rFonts w:ascii="Myriad Pro Light" w:hAnsi="Myriad Pro Light"/>
      <w:b/>
      <w:kern w:val="23"/>
    </w:rPr>
  </w:style>
  <w:style w:type="character" w:customStyle="1" w:styleId="TDAcknowledgmentsChar">
    <w:name w:val="TD_Acknowledgments Char"/>
    <w:link w:val="TDAcknowledgments"/>
    <w:rsid w:val="005E4868"/>
    <w:rPr>
      <w:rFonts w:ascii="Times New Roman" w:hAnsi="Times New Roman" w:cs="Times New Roman"/>
      <w:color w:val="FF0000"/>
      <w:kern w:val="20"/>
      <w:sz w:val="24"/>
      <w:szCs w:val="24"/>
      <w:lang w:eastAsia="en-US"/>
    </w:rPr>
  </w:style>
  <w:style w:type="character" w:customStyle="1" w:styleId="TDAckTitleChar">
    <w:name w:val="TD_Ack_Title Char"/>
    <w:link w:val="TDAckTitle"/>
    <w:rsid w:val="00AE69DC"/>
    <w:rPr>
      <w:rFonts w:ascii="Myriad Pro Light" w:hAnsi="Myriad Pro Light" w:cs="Times New Roman"/>
      <w:b/>
      <w:kern w:val="23"/>
      <w:szCs w:val="20"/>
      <w:lang w:eastAsia="en-US"/>
    </w:rPr>
  </w:style>
  <w:style w:type="paragraph" w:customStyle="1" w:styleId="TextIndent">
    <w:name w:val="Text Indent"/>
    <w:link w:val="TextIndent0"/>
    <w:rsid w:val="00890043"/>
    <w:pPr>
      <w:spacing w:line="260" w:lineRule="exact"/>
      <w:ind w:firstLine="302"/>
      <w:jc w:val="both"/>
    </w:pPr>
    <w:rPr>
      <w:rFonts w:ascii="Times New Roman" w:eastAsia="DengXian" w:hAnsi="Times New Roman" w:cs="Times New Roman"/>
      <w:kern w:val="0"/>
      <w:sz w:val="20"/>
      <w:szCs w:val="20"/>
      <w:lang w:eastAsia="en-US"/>
    </w:rPr>
  </w:style>
  <w:style w:type="character" w:customStyle="1" w:styleId="TextIndent0">
    <w:name w:val="Text Indent 字符"/>
    <w:link w:val="TextIndent"/>
    <w:rsid w:val="00890043"/>
    <w:rPr>
      <w:rFonts w:ascii="Times New Roman" w:eastAsia="DengXian" w:hAnsi="Times New Roman" w:cs="Times New Roman"/>
      <w:kern w:val="0"/>
      <w:sz w:val="20"/>
      <w:szCs w:val="20"/>
      <w:lang w:eastAsia="en-US"/>
    </w:rPr>
  </w:style>
  <w:style w:type="character" w:styleId="aff8">
    <w:name w:val="Emphasis"/>
    <w:basedOn w:val="a0"/>
    <w:uiPriority w:val="20"/>
    <w:qFormat/>
    <w:rsid w:val="00C778C3"/>
    <w:rPr>
      <w:i/>
      <w:iCs/>
    </w:rPr>
  </w:style>
  <w:style w:type="table" w:customStyle="1" w:styleId="210">
    <w:name w:val="清单表 21"/>
    <w:basedOn w:val="a1"/>
    <w:uiPriority w:val="47"/>
    <w:rsid w:val="00251235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62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93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75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925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4428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127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943888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00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522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2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1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E796E9-C583-4731-B7CD-8290D7F74A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7</Pages>
  <Words>2473</Words>
  <Characters>14097</Characters>
  <Application>Microsoft Office Word</Application>
  <DocSecurity>0</DocSecurity>
  <Lines>117</Lines>
  <Paragraphs>3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xm10</dc:creator>
  <cp:lastModifiedBy>ＹＩＮ　ＳＨＵ</cp:lastModifiedBy>
  <cp:revision>13</cp:revision>
  <cp:lastPrinted>2022-10-12T06:16:00Z</cp:lastPrinted>
  <dcterms:created xsi:type="dcterms:W3CDTF">2023-03-11T01:00:00Z</dcterms:created>
  <dcterms:modified xsi:type="dcterms:W3CDTF">2023-03-13T12:20:00Z</dcterms:modified>
</cp:coreProperties>
</file>